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9C757" w14:textId="0CD9CF3F" w:rsidR="00D12E6C" w:rsidRPr="00C62090" w:rsidRDefault="00D12E6C" w:rsidP="00AB2A30">
      <w:r w:rsidRPr="00C62090">
        <w:t>Differentiat</w:t>
      </w:r>
      <w:r w:rsidR="0045070B" w:rsidRPr="00C62090">
        <w:t>ing</w:t>
      </w:r>
      <w:r w:rsidRPr="00C62090">
        <w:t xml:space="preserve"> </w:t>
      </w:r>
      <w:r w:rsidR="0045070B" w:rsidRPr="00C62090">
        <w:t>Cirrhosis</w:t>
      </w:r>
      <w:r w:rsidR="00CD53F8" w:rsidRPr="00C62090">
        <w:t xml:space="preserve"> from Healthy Controls</w:t>
      </w:r>
      <w:r w:rsidRPr="00C62090">
        <w:t xml:space="preserve"> using </w:t>
      </w:r>
      <w:r w:rsidR="00C62090">
        <w:t xml:space="preserve">Raw </w:t>
      </w:r>
      <w:r w:rsidRPr="00C62090">
        <w:t>T</w:t>
      </w:r>
      <w:r w:rsidR="0045070B" w:rsidRPr="00C62090">
        <w:t>1 Signal Intensity</w:t>
      </w:r>
      <w:r w:rsidRPr="00C62090">
        <w:t xml:space="preserve"> </w:t>
      </w:r>
      <w:r w:rsidR="007C21FF" w:rsidRPr="00C62090">
        <w:t xml:space="preserve">Rather than </w:t>
      </w:r>
      <w:r w:rsidR="00C62090">
        <w:t xml:space="preserve">Calibrated </w:t>
      </w:r>
      <w:r w:rsidR="007C21FF" w:rsidRPr="00C62090">
        <w:t>Signal Intensity Ratio</w:t>
      </w:r>
    </w:p>
    <w:p w14:paraId="34415376" w14:textId="77777777" w:rsidR="00D12E6C" w:rsidRPr="00C62090" w:rsidRDefault="00D12E6C" w:rsidP="00AB2A30"/>
    <w:p w14:paraId="66A9405D" w14:textId="22A207FD" w:rsidR="00DA0A17" w:rsidRPr="00C62090" w:rsidRDefault="0050733F" w:rsidP="00AB2A30">
      <w:pPr>
        <w:rPr>
          <w:b/>
          <w:bCs/>
        </w:rPr>
      </w:pPr>
      <w:r w:rsidRPr="00C62090">
        <w:rPr>
          <w:b/>
          <w:bCs/>
        </w:rPr>
        <w:t>Abstract</w:t>
      </w:r>
    </w:p>
    <w:p w14:paraId="3D193533" w14:textId="77777777" w:rsidR="00136220" w:rsidRPr="00C62090" w:rsidRDefault="00136220" w:rsidP="00AB2A30"/>
    <w:p w14:paraId="11AA9895" w14:textId="4FE0CCDE" w:rsidR="00C62090" w:rsidRDefault="00652BF2" w:rsidP="00AB2A30">
      <w:pPr>
        <w:rPr>
          <w:color w:val="2D3139"/>
          <w:shd w:val="clear" w:color="auto" w:fill="FFFFFF"/>
        </w:rPr>
      </w:pPr>
      <w:r w:rsidRPr="00C62090">
        <w:t xml:space="preserve">Background: </w:t>
      </w:r>
      <w:r w:rsidR="00C62090" w:rsidRPr="001E38C6">
        <w:rPr>
          <w:color w:val="2D3139"/>
          <w:shd w:val="clear" w:color="auto" w:fill="FFFFFF"/>
        </w:rPr>
        <w:t>In cirrhosis</w:t>
      </w:r>
      <w:r w:rsidR="00C62090">
        <w:rPr>
          <w:color w:val="2D3139"/>
          <w:shd w:val="clear" w:color="auto" w:fill="FFFFFF"/>
        </w:rPr>
        <w:t xml:space="preserve"> with portal hypertension</w:t>
      </w:r>
      <w:r w:rsidR="00C62090" w:rsidRPr="001E38C6">
        <w:rPr>
          <w:color w:val="2D3139"/>
          <w:shd w:val="clear" w:color="auto" w:fill="FFFFFF"/>
        </w:rPr>
        <w:t>, the liver fails to process neurotoxic manganese (Mn) absorbed by the gut</w:t>
      </w:r>
      <w:r w:rsidR="00C62090">
        <w:rPr>
          <w:color w:val="2D3139"/>
          <w:shd w:val="clear" w:color="auto" w:fill="FFFFFF"/>
        </w:rPr>
        <w:t xml:space="preserve">, which </w:t>
      </w:r>
      <w:r w:rsidR="00C62090" w:rsidRPr="001E38C6">
        <w:rPr>
          <w:color w:val="2D3139"/>
          <w:shd w:val="clear" w:color="auto" w:fill="FFFFFF"/>
        </w:rPr>
        <w:t>result</w:t>
      </w:r>
      <w:r w:rsidR="00C62090">
        <w:rPr>
          <w:color w:val="2D3139"/>
          <w:shd w:val="clear" w:color="auto" w:fill="FFFFFF"/>
        </w:rPr>
        <w:t>ing</w:t>
      </w:r>
      <w:r w:rsidR="00C62090" w:rsidRPr="001E38C6">
        <w:rPr>
          <w:color w:val="2D3139"/>
          <w:shd w:val="clear" w:color="auto" w:fill="FFFFFF"/>
        </w:rPr>
        <w:t xml:space="preserve"> in increased T1 signal intensity (SI) in the basal ganglia</w:t>
      </w:r>
      <w:r w:rsidR="00C62090">
        <w:rPr>
          <w:color w:val="2D3139"/>
          <w:shd w:val="clear" w:color="auto" w:fill="FFFFFF"/>
        </w:rPr>
        <w:fldChar w:fldCharType="begin"/>
      </w:r>
      <w:r w:rsidR="00C62090">
        <w:rPr>
          <w:color w:val="2D3139"/>
          <w:shd w:val="clear" w:color="auto" w:fill="FFFFFF"/>
        </w:rPr>
        <w:instrText xml:space="preserve"> ADDIN EN.CITE &lt;EndNote&gt;&lt;Cite&gt;&lt;Author&gt;Pujol&lt;/Author&gt;&lt;Year&gt;1993&lt;/Year&gt;&lt;RecNum&gt;110&lt;/RecNum&gt;&lt;DisplayText&gt;&lt;style face="superscript"&gt;1&lt;/style&gt;&lt;/DisplayText&gt;&lt;record&gt;&lt;rec-number&gt;110&lt;/rec-number&gt;&lt;foreign-keys&gt;&lt;key app="EN" db-id="0tedww2we9dfa9e02sqxs9z4revd5pafafd5" timestamp="1572893806"&gt;110&lt;/key&gt;&lt;/foreign-keys&gt;&lt;ref-type name="Journal Article"&gt;17&lt;/ref-type&gt;&lt;contributors&gt;&lt;authors&gt;&lt;author&gt;Pujol, A.&lt;/author&gt;&lt;author&gt;Pujol, J.&lt;/author&gt;&lt;author&gt;Graus, F.&lt;/author&gt;&lt;author&gt;Rimola, A.&lt;/author&gt;&lt;author&gt;Peri, J.&lt;/author&gt;&lt;author&gt;Mercader, J. M.&lt;/author&gt;&lt;author&gt;Garcia-Pagan, J. C.&lt;/author&gt;&lt;author&gt;Bosch, J.&lt;/author&gt;&lt;author&gt;Rodes, J.&lt;/author&gt;&lt;author&gt;Tolosa, E.&lt;/author&gt;&lt;/authors&gt;&lt;/contributors&gt;&lt;auth-address&gt;Department of Neurology, Hospital Clinic i Provincial, University of Barcelona, Spain.&lt;/auth-address&gt;&lt;titles&gt;&lt;title&gt;Hyperintense globus pallidus on T1-weighted MRI in cirrhotic patients is associated with severity of liver failure&lt;/title&gt;&lt;secondary-title&gt;Neurology&lt;/secondary-title&gt;&lt;/titles&gt;&lt;periodical&gt;&lt;full-title&gt;Neurology&lt;/full-title&gt;&lt;/periodical&gt;&lt;pages&gt;65-9&lt;/pages&gt;&lt;volume&gt;43&lt;/volume&gt;&lt;number&gt;1&lt;/number&gt;&lt;edition&gt;1993/01/01&lt;/edition&gt;&lt;keywords&gt;&lt;keyword&gt;Adult&lt;/keyword&gt;&lt;keyword&gt;Brain Diseases/diagnosis/etiology&lt;/keyword&gt;&lt;keyword&gt;Chronic Disease&lt;/keyword&gt;&lt;keyword&gt;Female&lt;/keyword&gt;&lt;keyword&gt;Globus Pallidus/*pathology&lt;/keyword&gt;&lt;keyword&gt;Humans&lt;/keyword&gt;&lt;keyword&gt;Liver Cirrhosis/*complications&lt;/keyword&gt;&lt;keyword&gt;Liver Failure/*complications&lt;/keyword&gt;&lt;keyword&gt;*Magnetic Resonance Imaging&lt;/keyword&gt;&lt;keyword&gt;Male&lt;/keyword&gt;&lt;keyword&gt;Middle Aged&lt;/keyword&gt;&lt;keyword&gt;Severity of Illness Index&lt;/keyword&gt;&lt;/keywords&gt;&lt;dates&gt;&lt;year&gt;1993&lt;/year&gt;&lt;pub-dates&gt;&lt;date&gt;Jan&lt;/date&gt;&lt;/pub-dates&gt;&lt;/dates&gt;&lt;isbn&gt;0028-3878 (Print)&amp;#xD;0028-3878 (Linking)&lt;/isbn&gt;&lt;accession-num&gt;8423913&lt;/accession-num&gt;&lt;urls&gt;&lt;related-urls&gt;&lt;url&gt;https://www.ncbi.nlm.nih.gov/pubmed/8423913&lt;/url&gt;&lt;/related-urls&gt;&lt;/urls&gt;&lt;electronic-resource-num&gt;10.1212/wnl.43.1_part_1.65&lt;/electronic-resource-num&gt;&lt;/record&gt;&lt;/Cite&gt;&lt;/EndNote&gt;</w:instrText>
      </w:r>
      <w:r w:rsidR="00C62090">
        <w:rPr>
          <w:color w:val="2D3139"/>
          <w:shd w:val="clear" w:color="auto" w:fill="FFFFFF"/>
        </w:rPr>
        <w:fldChar w:fldCharType="separate"/>
      </w:r>
      <w:r w:rsidR="00C62090" w:rsidRPr="004166A6">
        <w:rPr>
          <w:noProof/>
          <w:color w:val="2D3139"/>
          <w:shd w:val="clear" w:color="auto" w:fill="FFFFFF"/>
          <w:vertAlign w:val="superscript"/>
        </w:rPr>
        <w:t>1</w:t>
      </w:r>
      <w:r w:rsidR="00C62090">
        <w:rPr>
          <w:color w:val="2D3139"/>
          <w:shd w:val="clear" w:color="auto" w:fill="FFFFFF"/>
        </w:rPr>
        <w:fldChar w:fldCharType="end"/>
      </w:r>
      <w:r w:rsidR="00C62090" w:rsidRPr="001E38C6">
        <w:rPr>
          <w:color w:val="2D3139"/>
          <w:shd w:val="clear" w:color="auto" w:fill="FFFFFF"/>
        </w:rPr>
        <w:t xml:space="preserve">. T1 </w:t>
      </w:r>
      <w:r w:rsidR="00C62090">
        <w:rPr>
          <w:color w:val="2D3139"/>
          <w:shd w:val="clear" w:color="auto" w:fill="FFFFFF"/>
        </w:rPr>
        <w:t>signal intensity</w:t>
      </w:r>
      <w:r w:rsidR="00C62090" w:rsidRPr="001E38C6">
        <w:rPr>
          <w:color w:val="2D3139"/>
          <w:shd w:val="clear" w:color="auto" w:fill="FFFFFF"/>
        </w:rPr>
        <w:t xml:space="preserve"> in the basal ganglia</w:t>
      </w:r>
      <w:r w:rsidR="00C62090">
        <w:rPr>
          <w:color w:val="2D3139"/>
          <w:shd w:val="clear" w:color="auto" w:fill="FFFFFF"/>
        </w:rPr>
        <w:t xml:space="preserve"> is usually evaluated using manually draw regions of interest taken as a ratio</w:t>
      </w:r>
      <w:r w:rsidR="00C62090" w:rsidRPr="001E38C6">
        <w:rPr>
          <w:color w:val="2D3139"/>
          <w:shd w:val="clear" w:color="auto" w:fill="FFFFFF"/>
        </w:rPr>
        <w:t xml:space="preserve"> to a reference area such as the cerebral white matter or brainstem. </w:t>
      </w:r>
      <w:r w:rsidR="00C62090">
        <w:rPr>
          <w:color w:val="2D3139"/>
          <w:shd w:val="clear" w:color="auto" w:fill="FFFFFF"/>
        </w:rPr>
        <w:t>This approach is potentially problematic as p</w:t>
      </w:r>
      <w:r w:rsidR="00C62090" w:rsidRPr="001E38C6">
        <w:rPr>
          <w:color w:val="2D3139"/>
          <w:shd w:val="clear" w:color="auto" w:fill="FFFFFF"/>
        </w:rPr>
        <w:t>athology studies demonstrate diffuse Mn deposition throughout the brain</w:t>
      </w:r>
      <w:r w:rsidR="00C62090">
        <w:rPr>
          <w:color w:val="2D3139"/>
          <w:shd w:val="clear" w:color="auto" w:fill="FFFFFF"/>
        </w:rPr>
        <w:t xml:space="preserve">, including in these ‘reference’ regions though they are </w:t>
      </w:r>
      <w:r w:rsidR="00C62090" w:rsidRPr="001E38C6">
        <w:rPr>
          <w:color w:val="2D3139"/>
          <w:shd w:val="clear" w:color="auto" w:fill="FFFFFF"/>
        </w:rPr>
        <w:t>not apparent visually</w:t>
      </w:r>
      <w:r w:rsidR="00C62090">
        <w:rPr>
          <w:color w:val="2D3139"/>
          <w:shd w:val="clear" w:color="auto" w:fill="FFFFFF"/>
        </w:rPr>
        <w:t xml:space="preserve"> and have not been reported in prior studies</w:t>
      </w:r>
      <w:r w:rsidR="00C62090">
        <w:rPr>
          <w:color w:val="2D3139"/>
          <w:shd w:val="clear" w:color="auto" w:fill="FFFFFF"/>
        </w:rPr>
        <w:fldChar w:fldCharType="begin"/>
      </w:r>
      <w:r w:rsidR="00C62090">
        <w:rPr>
          <w:color w:val="2D3139"/>
          <w:shd w:val="clear" w:color="auto" w:fill="FFFFFF"/>
        </w:rPr>
        <w:instrText xml:space="preserve"> ADDIN EN.CITE &lt;EndNote&gt;&lt;Cite&gt;&lt;Author&gt;Vymazal&lt;/Author&gt;&lt;Year&gt;1996&lt;/Year&gt;&lt;RecNum&gt;105&lt;/RecNum&gt;&lt;DisplayText&gt;&lt;style face="superscript"&gt;2&lt;/style&gt;&lt;/DisplayText&gt;&lt;record&gt;&lt;rec-number&gt;105&lt;/rec-number&gt;&lt;foreign-keys&gt;&lt;key app="EN" db-id="0tedww2we9dfa9e02sqxs9z4revd5pafafd5" timestamp="1569608131"&gt;105&lt;/key&gt;&lt;/foreign-keys&gt;&lt;ref-type name="Journal Article"&gt;17&lt;/ref-type&gt;&lt;contributors&gt;&lt;authors&gt;&lt;author&gt;Vymazal, J.&lt;/author&gt;&lt;author&gt;Babis, M.&lt;/author&gt;&lt;author&gt;Brooks, R. A.&lt;/author&gt;&lt;author&gt;Filip, K.&lt;/author&gt;&lt;author&gt;Dezortova, M.&lt;/author&gt;&lt;author&gt;Hrncarkova, H.&lt;/author&gt;&lt;author&gt;Hajek, M.&lt;/author&gt;&lt;/authors&gt;&lt;/contributors&gt;&lt;auth-address&gt;Neuroimaging Branch, NINDS, National Institutes of Health, Bethesda, MD, USA.&lt;/auth-address&gt;&lt;titles&gt;&lt;title&gt;T1 and T2 alterations in the brains of patients with hepatic cirrhosis&lt;/title&gt;&lt;secondary-title&gt;AJNR Am J Neuroradiol&lt;/secondary-title&gt;&lt;/titles&gt;&lt;periodical&gt;&lt;full-title&gt;AJNR Am J Neuroradiol&lt;/full-title&gt;&lt;/periodical&gt;&lt;pages&gt;333-6&lt;/pages&gt;&lt;volume&gt;17&lt;/volume&gt;&lt;number&gt;2&lt;/number&gt;&lt;edition&gt;1996/02/01&lt;/edition&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dates&gt;&lt;year&gt;1996&lt;/year&gt;&lt;pub-dates&gt;&lt;date&gt;Feb&lt;/date&gt;&lt;/pub-dates&gt;&lt;/dates&gt;&lt;isbn&gt;0195-6108 (Print)&amp;#xD;0195-6108 (Linking)&lt;/isbn&gt;&lt;accession-num&gt;8938307&lt;/accession-num&gt;&lt;urls&gt;&lt;related-urls&gt;&lt;url&gt;https://www.ncbi.nlm.nih.gov/pubmed/8938307&lt;/url&gt;&lt;url&gt;http://www.ajnr.org/content/ajnr/17/2/333.full.pdf&lt;/url&gt;&lt;/related-urls&gt;&lt;/urls&gt;&lt;/record&gt;&lt;/Cite&gt;&lt;/EndNote&gt;</w:instrText>
      </w:r>
      <w:r w:rsidR="00C62090">
        <w:rPr>
          <w:color w:val="2D3139"/>
          <w:shd w:val="clear" w:color="auto" w:fill="FFFFFF"/>
        </w:rPr>
        <w:fldChar w:fldCharType="separate"/>
      </w:r>
      <w:r w:rsidR="00C62090" w:rsidRPr="004166A6">
        <w:rPr>
          <w:noProof/>
          <w:color w:val="2D3139"/>
          <w:shd w:val="clear" w:color="auto" w:fill="FFFFFF"/>
          <w:vertAlign w:val="superscript"/>
        </w:rPr>
        <w:t>2</w:t>
      </w:r>
      <w:r w:rsidR="00C62090">
        <w:rPr>
          <w:color w:val="2D3139"/>
          <w:shd w:val="clear" w:color="auto" w:fill="FFFFFF"/>
        </w:rPr>
        <w:fldChar w:fldCharType="end"/>
      </w:r>
      <w:r w:rsidR="00C62090">
        <w:rPr>
          <w:color w:val="2D3139"/>
          <w:shd w:val="clear" w:color="auto" w:fill="FFFFFF"/>
        </w:rPr>
        <w:t xml:space="preserve">. </w:t>
      </w:r>
      <w:r w:rsidR="00C62090" w:rsidRPr="001E38C6">
        <w:rPr>
          <w:color w:val="2D3139"/>
          <w:shd w:val="clear" w:color="auto" w:fill="FFFFFF"/>
        </w:rPr>
        <w:t xml:space="preserve">We hypothesized that direct comparison of T1 SI using </w:t>
      </w:r>
      <w:r w:rsidR="00C62090">
        <w:rPr>
          <w:color w:val="2D3139"/>
          <w:shd w:val="clear" w:color="auto" w:fill="FFFFFF"/>
        </w:rPr>
        <w:t xml:space="preserve">the automated brain segmentation program </w:t>
      </w:r>
      <w:r w:rsidR="00C62090" w:rsidRPr="001E38C6">
        <w:rPr>
          <w:color w:val="2D3139"/>
          <w:shd w:val="clear" w:color="auto" w:fill="FFFFFF"/>
        </w:rPr>
        <w:t>FreeSurfer</w:t>
      </w:r>
      <w:r w:rsidR="00C62090">
        <w:rPr>
          <w:color w:val="2D3139"/>
          <w:shd w:val="clear" w:color="auto" w:fill="FFFFFF"/>
        </w:rPr>
        <w:t>,</w:t>
      </w:r>
      <w:r w:rsidR="00C62090" w:rsidRPr="001E38C6">
        <w:rPr>
          <w:color w:val="2D3139"/>
          <w:shd w:val="clear" w:color="auto" w:fill="FFFFFF"/>
        </w:rPr>
        <w:t xml:space="preserve"> which incorporates image intensity normalization, would identify T1 SI differences in the cerebral white matter as well as the brainstem in addition to the basal ganglia.</w:t>
      </w:r>
    </w:p>
    <w:p w14:paraId="7E20328B" w14:textId="77777777" w:rsidR="00C62090" w:rsidRPr="00C62090" w:rsidRDefault="00C62090" w:rsidP="00AB2A30">
      <w:pPr>
        <w:rPr>
          <w:color w:val="2D3139"/>
          <w:shd w:val="clear" w:color="auto" w:fill="FFFFFF"/>
        </w:rPr>
      </w:pPr>
    </w:p>
    <w:p w14:paraId="61B7FE7F" w14:textId="27C9688E" w:rsidR="00C62090" w:rsidRDefault="00652BF2" w:rsidP="00C62090">
      <w:pPr>
        <w:rPr>
          <w:color w:val="2D3139"/>
          <w:shd w:val="clear" w:color="auto" w:fill="FFFFFF"/>
        </w:rPr>
      </w:pPr>
      <w:r w:rsidRPr="00C62090">
        <w:t xml:space="preserve">Method: </w:t>
      </w:r>
      <w:r w:rsidR="007C21FF" w:rsidRPr="00C62090">
        <w:t xml:space="preserve"> </w:t>
      </w:r>
      <w:r w:rsidR="004915FB" w:rsidRPr="00C62090">
        <w:t xml:space="preserve">we acquired </w:t>
      </w:r>
      <w:r w:rsidR="00904559" w:rsidRPr="00C62090">
        <w:rPr>
          <w:color w:val="2D3139"/>
          <w:shd w:val="clear" w:color="auto" w:fill="FFFFFF"/>
        </w:rPr>
        <w:t>3D T1 FSPGR on a GE 3T scanner of 29 cirrhotic patients (22F:7M; age: 63±2) and 30 age-matched controls (1</w:t>
      </w:r>
      <w:r w:rsidR="002C7DE5" w:rsidRPr="00C62090">
        <w:rPr>
          <w:color w:val="2D3139"/>
          <w:shd w:val="clear" w:color="auto" w:fill="FFFFFF"/>
        </w:rPr>
        <w:t>5</w:t>
      </w:r>
      <w:r w:rsidR="00904559" w:rsidRPr="00C62090">
        <w:rPr>
          <w:color w:val="2D3139"/>
          <w:shd w:val="clear" w:color="auto" w:fill="FFFFFF"/>
        </w:rPr>
        <w:t>F:1</w:t>
      </w:r>
      <w:r w:rsidR="002C7DE5" w:rsidRPr="00C62090">
        <w:rPr>
          <w:color w:val="2D3139"/>
          <w:shd w:val="clear" w:color="auto" w:fill="FFFFFF"/>
        </w:rPr>
        <w:t>5</w:t>
      </w:r>
      <w:r w:rsidR="00904559" w:rsidRPr="00C62090">
        <w:rPr>
          <w:color w:val="2D3139"/>
          <w:shd w:val="clear" w:color="auto" w:fill="FFFFFF"/>
        </w:rPr>
        <w:t>M; age: 62±2).</w:t>
      </w:r>
      <w:r w:rsidR="00684C2D">
        <w:rPr>
          <w:color w:val="2D3139"/>
          <w:shd w:val="clear" w:color="auto" w:fill="FFFFFF"/>
        </w:rPr>
        <w:t xml:space="preserve"> Calculation of calibrated ratio of basal ganglia to a reference region is done by using the </w:t>
      </w:r>
      <w:r w:rsidR="00904559" w:rsidRPr="00C62090">
        <w:rPr>
          <w:color w:val="2D3139"/>
          <w:shd w:val="clear" w:color="auto" w:fill="FFFFFF"/>
        </w:rPr>
        <w:t xml:space="preserve">Freesurfer produced T1 intensity values of the globus pallidus, putamen, </w:t>
      </w:r>
      <w:r w:rsidR="00BC4EE2" w:rsidRPr="00C62090">
        <w:rPr>
          <w:color w:val="2D3139"/>
          <w:shd w:val="clear" w:color="auto" w:fill="FFFFFF"/>
        </w:rPr>
        <w:t xml:space="preserve">cerebral white matter, </w:t>
      </w:r>
      <w:r w:rsidR="00904559" w:rsidRPr="00C62090">
        <w:rPr>
          <w:color w:val="2D3139"/>
          <w:shd w:val="clear" w:color="auto" w:fill="FFFFFF"/>
        </w:rPr>
        <w:t xml:space="preserve">and brainstem. </w:t>
      </w:r>
      <w:r w:rsidR="00684C2D">
        <w:rPr>
          <w:color w:val="2D3139"/>
          <w:shd w:val="clear" w:color="auto" w:fill="FFFFFF"/>
        </w:rPr>
        <w:t>Raw s</w:t>
      </w:r>
      <w:r w:rsidR="00C62090">
        <w:rPr>
          <w:color w:val="2D3139"/>
          <w:shd w:val="clear" w:color="auto" w:fill="FFFFFF"/>
        </w:rPr>
        <w:t>ignal intensity</w:t>
      </w:r>
      <w:r w:rsidR="00C62090" w:rsidRPr="001E38C6">
        <w:rPr>
          <w:color w:val="2D3139"/>
          <w:shd w:val="clear" w:color="auto" w:fill="FFFFFF"/>
        </w:rPr>
        <w:t xml:space="preserve"> </w:t>
      </w:r>
      <w:r w:rsidR="00684C2D">
        <w:rPr>
          <w:color w:val="2D3139"/>
          <w:shd w:val="clear" w:color="auto" w:fill="FFFFFF"/>
        </w:rPr>
        <w:t xml:space="preserve">and calibrated ratio </w:t>
      </w:r>
      <w:r w:rsidR="00904559" w:rsidRPr="00C62090">
        <w:rPr>
          <w:color w:val="2D3139"/>
          <w:shd w:val="clear" w:color="auto" w:fill="FFFFFF"/>
        </w:rPr>
        <w:t>differences between cirrhosis and control are evaluated using t-tests with the level of significance at p&lt;.05 after adjustment for false discovery rate</w:t>
      </w:r>
      <w:r w:rsidR="00136220" w:rsidRPr="00C62090">
        <w:rPr>
          <w:color w:val="2D3139"/>
          <w:shd w:val="clear" w:color="auto" w:fill="FFFFFF"/>
        </w:rPr>
        <w:t>.</w:t>
      </w:r>
    </w:p>
    <w:p w14:paraId="21E72B46" w14:textId="616DBD6E" w:rsidR="00904559" w:rsidRPr="00C62090" w:rsidRDefault="00136220" w:rsidP="00AB2A30">
      <w:pPr>
        <w:rPr>
          <w:color w:val="2D3139"/>
          <w:shd w:val="clear" w:color="auto" w:fill="FFFFFF"/>
        </w:rPr>
      </w:pPr>
      <w:r w:rsidRPr="00C62090">
        <w:rPr>
          <w:color w:val="2D3139"/>
          <w:shd w:val="clear" w:color="auto" w:fill="FFFFFF"/>
        </w:rPr>
        <w:br/>
        <w:t>Results:</w:t>
      </w:r>
      <w:r w:rsidR="00684C2D">
        <w:rPr>
          <w:color w:val="2D3139"/>
          <w:shd w:val="clear" w:color="auto" w:fill="FFFFFF"/>
        </w:rPr>
        <w:t xml:space="preserve"> Calibrated ratio </w:t>
      </w:r>
      <w:r w:rsidR="00C62090" w:rsidRPr="00C62090">
        <w:rPr>
          <w:color w:val="2D3139"/>
          <w:shd w:val="clear" w:color="auto" w:fill="FFFFFF"/>
        </w:rPr>
        <w:t xml:space="preserve">of globus pallidus to cerebral white matter shows the greatest between group difference (Figure 2A, control: 0.98±0.01; cirrhosis: 1.05±0.01; p&lt;0.001), follow by globus pallidus to brainstem (Figure 2B, control: 1.10±0.02; cirrhosis: 1.17±0.02; p=0.001), and last putamen to cerebral white matter (Figure 2C, control: 0.84±0.01; cirrhosis: 0.87±0.01; p=0.002) and brainstem (Figure 2D, control: 0.93±0.01; cirrhosis: 0.97±0.01; p=0.002). </w:t>
      </w:r>
      <w:r w:rsidR="00684C2D">
        <w:rPr>
          <w:color w:val="2D3139"/>
          <w:shd w:val="clear" w:color="auto" w:fill="FFFFFF"/>
        </w:rPr>
        <w:t>How</w:t>
      </w:r>
      <w:r w:rsidR="00BC4EE2">
        <w:rPr>
          <w:color w:val="2D3139"/>
          <w:shd w:val="clear" w:color="auto" w:fill="FFFFFF"/>
        </w:rPr>
        <w:t>e</w:t>
      </w:r>
      <w:r w:rsidR="00684C2D">
        <w:rPr>
          <w:color w:val="2D3139"/>
          <w:shd w:val="clear" w:color="auto" w:fill="FFFFFF"/>
        </w:rPr>
        <w:t xml:space="preserve">ver, the </w:t>
      </w:r>
      <w:r w:rsidR="00BC4EE2">
        <w:rPr>
          <w:color w:val="2D3139"/>
          <w:shd w:val="clear" w:color="auto" w:fill="FFFFFF"/>
        </w:rPr>
        <w:t xml:space="preserve">between group difference for the </w:t>
      </w:r>
      <w:r w:rsidR="00684C2D">
        <w:rPr>
          <w:color w:val="2D3139"/>
          <w:shd w:val="clear" w:color="auto" w:fill="FFFFFF"/>
        </w:rPr>
        <w:t>raw signal intensity</w:t>
      </w:r>
      <w:r w:rsidR="00C62090" w:rsidRPr="00C62090">
        <w:rPr>
          <w:color w:val="2D3139"/>
          <w:shd w:val="clear" w:color="auto" w:fill="FFFFFF"/>
        </w:rPr>
        <w:t xml:space="preserve"> </w:t>
      </w:r>
      <w:r w:rsidR="00BC4EE2">
        <w:rPr>
          <w:color w:val="2D3139"/>
          <w:shd w:val="clear" w:color="auto" w:fill="FFFFFF"/>
        </w:rPr>
        <w:t xml:space="preserve">shows </w:t>
      </w:r>
      <w:r w:rsidR="00C62090" w:rsidRPr="00C62090">
        <w:rPr>
          <w:color w:val="2D3139"/>
          <w:shd w:val="clear" w:color="auto" w:fill="FFFFFF"/>
        </w:rPr>
        <w:t xml:space="preserve">globus pallidus (Figure B, control: 86.19±4.01; cirrhosis: 140.22±4.08) </w:t>
      </w:r>
      <w:r w:rsidR="00BC4EE2">
        <w:rPr>
          <w:color w:val="2D3139"/>
          <w:shd w:val="clear" w:color="auto" w:fill="FFFFFF"/>
        </w:rPr>
        <w:t>has</w:t>
      </w:r>
      <w:r w:rsidR="00C62090" w:rsidRPr="00C62090">
        <w:rPr>
          <w:color w:val="2D3139"/>
          <w:shd w:val="clear" w:color="auto" w:fill="FFFFFF"/>
        </w:rPr>
        <w:t xml:space="preserve"> the </w:t>
      </w:r>
      <w:r w:rsidR="00BC4EE2">
        <w:rPr>
          <w:color w:val="2D3139"/>
          <w:shd w:val="clear" w:color="auto" w:fill="FFFFFF"/>
        </w:rPr>
        <w:t>biggest</w:t>
      </w:r>
      <w:r w:rsidR="00C62090" w:rsidRPr="00C62090">
        <w:rPr>
          <w:color w:val="2D3139"/>
          <w:shd w:val="clear" w:color="auto" w:fill="FFFFFF"/>
        </w:rPr>
        <w:t xml:space="preserve"> between group difference, then cerebral white matter (Figure C, control: 87.25±3.6; cirrhosis: 133.44±3.66), followed by putamen (Figure A, control: 72.98±3.1; cirrhosis: 115.54±3.16), and </w:t>
      </w:r>
      <w:r w:rsidR="00BC4EE2">
        <w:rPr>
          <w:color w:val="2D3139"/>
          <w:shd w:val="clear" w:color="auto" w:fill="FFFFFF"/>
        </w:rPr>
        <w:t xml:space="preserve">last </w:t>
      </w:r>
      <w:r w:rsidR="00C62090" w:rsidRPr="00C62090">
        <w:rPr>
          <w:color w:val="2D3139"/>
          <w:shd w:val="clear" w:color="auto" w:fill="FFFFFF"/>
        </w:rPr>
        <w:t xml:space="preserve">brainstem (Figure D, control: 78.92±3.4; cirrhosis: 119.72±3.47). </w:t>
      </w:r>
    </w:p>
    <w:p w14:paraId="235B3E30" w14:textId="77777777" w:rsidR="00136220" w:rsidRPr="00C62090" w:rsidRDefault="00136220" w:rsidP="00AB2A30">
      <w:pPr>
        <w:rPr>
          <w:color w:val="2D3139"/>
          <w:shd w:val="clear" w:color="auto" w:fill="FFFFFF"/>
        </w:rPr>
      </w:pPr>
      <w:bookmarkStart w:id="0" w:name="_GoBack"/>
      <w:bookmarkEnd w:id="0"/>
    </w:p>
    <w:p w14:paraId="22704F31" w14:textId="0F83390E" w:rsidR="00136220" w:rsidRPr="00C62090" w:rsidRDefault="00652BF2" w:rsidP="00AB2A30">
      <w:r w:rsidRPr="00C62090">
        <w:t>Conclusion:</w:t>
      </w:r>
      <w:r w:rsidR="00136220" w:rsidRPr="00C62090">
        <w:t xml:space="preserve"> </w:t>
      </w:r>
      <w:r w:rsidR="00136220" w:rsidRPr="00C62090">
        <w:rPr>
          <w:color w:val="2D3139"/>
          <w:shd w:val="clear" w:color="auto" w:fill="FFFFFF"/>
        </w:rPr>
        <w:t xml:space="preserve">We identified increased T1 SI, indicating Mn deposition, in the cerebral white matter and the brainstem as well as in the globus pallidus and putamen. The use of reference ratios may help, but not in the case of diffuse metabolic diseases where the entire brain is involved.  Even though the use of ratios has allowed identification of T1 SI changes in the basal ganglia which has greater Mn deposition, the increased T1 SI in the ‘reference’ regions may decrease the ratio’s sensitivity.  </w:t>
      </w:r>
    </w:p>
    <w:p w14:paraId="6C3551A1" w14:textId="77777777" w:rsidR="003A26DA" w:rsidRPr="00C62090" w:rsidRDefault="003A26DA" w:rsidP="00AB2A30"/>
    <w:p w14:paraId="3303AEED" w14:textId="7328E838" w:rsidR="00606362" w:rsidRPr="00C62090" w:rsidRDefault="00606362" w:rsidP="00AB2A30">
      <w:pPr>
        <w:rPr>
          <w:b/>
          <w:bCs/>
        </w:rPr>
      </w:pPr>
      <w:r w:rsidRPr="00C62090">
        <w:rPr>
          <w:b/>
          <w:bCs/>
        </w:rPr>
        <w:t>Introduction</w:t>
      </w:r>
    </w:p>
    <w:p w14:paraId="54A35676" w14:textId="4697351F" w:rsidR="00D42139" w:rsidRPr="00C62090" w:rsidRDefault="00E2595D" w:rsidP="000C747F">
      <w:pPr>
        <w:ind w:firstLine="720"/>
      </w:pPr>
      <w:r w:rsidRPr="00C62090">
        <w:t>In cirrhotic patients, increased manganese</w:t>
      </w:r>
      <w:r w:rsidR="00C17D57" w:rsidRPr="00C62090">
        <w:t xml:space="preserve"> (Mn)</w:t>
      </w:r>
      <w:r w:rsidRPr="00C62090">
        <w:t xml:space="preserve"> deposition in the brain is related to increased concentration in the bloodstream due to portal shunting and failure of hepatobiliary clearance of metabolites from the intestines.</w:t>
      </w:r>
      <w:r w:rsidRPr="00C62090">
        <w:fldChar w:fldCharType="begin">
          <w:fldData xml:space="preserve">PEVuZE5vdGU+PENpdGU+PEF1dGhvcj5QaW50bzwvQXV0aG9yPjxZZWFyPjIwMTA8L1llYXI+PFJl
Y051bT4xMjE8L1JlY051bT48RGlzcGxheVRleHQ+PHN0eWxlIGZhY2U9InN1cGVyc2NyaXB0Ij4z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00C62090">
        <w:instrText xml:space="preserve"> ADDIN EN.CITE </w:instrText>
      </w:r>
      <w:r w:rsidR="00C62090">
        <w:fldChar w:fldCharType="begin">
          <w:fldData xml:space="preserve">PEVuZE5vdGU+PENpdGU+PEF1dGhvcj5QaW50bzwvQXV0aG9yPjxZZWFyPjIwMTA8L1llYXI+PFJl
Y051bT4xMjE8L1JlY051bT48RGlzcGxheVRleHQ+PHN0eWxlIGZhY2U9InN1cGVyc2NyaXB0Ij4z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00C62090">
        <w:instrText xml:space="preserve"> ADDIN EN.CITE.DATA </w:instrText>
      </w:r>
      <w:r w:rsidR="00C62090">
        <w:fldChar w:fldCharType="end"/>
      </w:r>
      <w:r w:rsidRPr="00C62090">
        <w:fldChar w:fldCharType="separate"/>
      </w:r>
      <w:r w:rsidR="00C62090" w:rsidRPr="00C62090">
        <w:rPr>
          <w:noProof/>
          <w:vertAlign w:val="superscript"/>
        </w:rPr>
        <w:t>3</w:t>
      </w:r>
      <w:r w:rsidRPr="00C62090">
        <w:fldChar w:fldCharType="end"/>
      </w:r>
      <w:r w:rsidRPr="00C62090">
        <w:t xml:space="preserve"> </w:t>
      </w:r>
      <w:r w:rsidR="00261D77" w:rsidRPr="00C62090">
        <w:t xml:space="preserve">Mn accumulation may contribute to a multifactorial process along with other neurotoxins to cause neurotransmitter dysregulation and neuron and </w:t>
      </w:r>
      <w:r w:rsidR="00261D77" w:rsidRPr="00C62090">
        <w:lastRenderedPageBreak/>
        <w:t>astrocyte dysfunction that contribute to Hepatic Encephalopathy</w:t>
      </w:r>
      <w:r w:rsidR="00D42139" w:rsidRPr="00C62090">
        <w:t>.</w:t>
      </w:r>
      <w:r w:rsidR="00261D77" w:rsidRPr="00C62090">
        <w:fldChar w:fldCharType="begin">
          <w:fldData xml:space="preserve">PEVuZE5vdGU+PENpdGU+PEF1dGhvcj5Mb2Nrd29vZDwvQXV0aG9yPjxZZWFyPjE5OTE8L1llYXI+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</w:fldData>
        </w:fldChar>
      </w:r>
      <w:r w:rsidR="00C62090">
        <w:instrText xml:space="preserve"> ADDIN EN.CITE </w:instrText>
      </w:r>
      <w:r w:rsidR="00C62090">
        <w:fldChar w:fldCharType="begin">
          <w:fldData xml:space="preserve">PEVuZE5vdGU+PENpdGU+PEF1dGhvcj5Mb2Nrd29vZDwvQXV0aG9yPjxZZWFyPjE5OTE8L1llYXI+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</w:fldData>
        </w:fldChar>
      </w:r>
      <w:r w:rsidR="00C62090">
        <w:instrText xml:space="preserve"> ADDIN EN.CITE.DATA </w:instrText>
      </w:r>
      <w:r w:rsidR="00C62090">
        <w:fldChar w:fldCharType="end"/>
      </w:r>
      <w:r w:rsidR="00261D77" w:rsidRPr="00C62090">
        <w:fldChar w:fldCharType="separate"/>
      </w:r>
      <w:r w:rsidR="00C62090" w:rsidRPr="00C62090">
        <w:rPr>
          <w:noProof/>
          <w:vertAlign w:val="superscript"/>
        </w:rPr>
        <w:t>4,5</w:t>
      </w:r>
      <w:r w:rsidR="00261D77" w:rsidRPr="00C62090">
        <w:fldChar w:fldCharType="end"/>
      </w:r>
      <w:r w:rsidR="00D42139" w:rsidRPr="00C62090">
        <w:t xml:space="preserve"> </w:t>
      </w:r>
      <w:r w:rsidRPr="00C62090">
        <w:t xml:space="preserve">Studies evaluating T1 signal </w:t>
      </w:r>
      <w:r w:rsidR="00D42139" w:rsidRPr="00C62090">
        <w:t xml:space="preserve">intensity (SI) </w:t>
      </w:r>
      <w:r w:rsidRPr="00C62090">
        <w:t xml:space="preserve">in the basal ganglia in cirrhosis have relied on manually drawn regions of interest and the use of ratios where </w:t>
      </w:r>
      <w:r w:rsidR="00D42139" w:rsidRPr="00C62090">
        <w:t xml:space="preserve">signal intensity of targeted region </w:t>
      </w:r>
      <w:r w:rsidRPr="00C62090">
        <w:t xml:space="preserve">is compared to </w:t>
      </w:r>
      <w:r w:rsidR="00D42139" w:rsidRPr="00C62090">
        <w:t xml:space="preserve">that of </w:t>
      </w:r>
      <w:r w:rsidRPr="00C62090">
        <w:t>background tissue.</w:t>
      </w:r>
      <w:r w:rsidRPr="00C62090">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iwzLDYsNzwvc3R5bGU+PC9EaXNwbGF5VGV4dD48cmVjb3JkPjxkYXRlcz48cHViLWRhdGVz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</w:fldData>
        </w:fldChar>
      </w:r>
      <w:r w:rsidR="00C62090">
        <w:instrText xml:space="preserve"> ADDIN EN.CITE </w:instrText>
      </w:r>
      <w:r w:rsidR="00C62090">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iwzLDYsNzwvc3R5bGU+PC9EaXNwbGF5VGV4dD48cmVjb3JkPjxkYXRlcz48cHViLWRhdGVz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</w:fldData>
        </w:fldChar>
      </w:r>
      <w:r w:rsidR="00C62090">
        <w:instrText xml:space="preserve"> ADDIN EN.CITE.DATA </w:instrText>
      </w:r>
      <w:r w:rsidR="00C62090">
        <w:fldChar w:fldCharType="end"/>
      </w:r>
      <w:r w:rsidRPr="00C62090">
        <w:fldChar w:fldCharType="separate"/>
      </w:r>
      <w:r w:rsidR="00C62090" w:rsidRPr="00C62090">
        <w:rPr>
          <w:noProof/>
          <w:vertAlign w:val="superscript"/>
        </w:rPr>
        <w:t>2,3,6,7</w:t>
      </w:r>
      <w:r w:rsidRPr="00C62090">
        <w:fldChar w:fldCharType="end"/>
      </w:r>
      <w:r w:rsidRPr="00C62090">
        <w:t xml:space="preserve"> </w:t>
      </w:r>
      <w:r w:rsidR="00D42139" w:rsidRPr="00C62090">
        <w:rPr>
          <w:color w:val="2D3139"/>
          <w:shd w:val="clear" w:color="auto" w:fill="FFFFFF"/>
        </w:rPr>
        <w:t>This approach is potentially problematic as pathology studies demonstrate diffuse Mn deposition throughout the brain, including in these background regions though they are not apparent visually and have not been reported in prior studies</w:t>
      </w:r>
      <w:r w:rsidR="00D42139" w:rsidRPr="00C62090">
        <w:rPr>
          <w:color w:val="2D3139"/>
          <w:shd w:val="clear" w:color="auto" w:fill="FFFFFF"/>
        </w:rPr>
        <w:fldChar w:fldCharType="begin"/>
      </w:r>
      <w:r w:rsidR="00C62090">
        <w:rPr>
          <w:color w:val="2D3139"/>
          <w:shd w:val="clear" w:color="auto" w:fill="FFFFFF"/>
        </w:rPr>
        <w:instrText xml:space="preserve"> ADDIN EN.CITE &lt;EndNote&gt;&lt;Cite&gt;&lt;Author&gt;Vymazal&lt;/Author&gt;&lt;Year&gt;1996&lt;/Year&gt;&lt;RecNum&gt;105&lt;/RecNum&gt;&lt;DisplayText&gt;&lt;style face="superscript"&gt;2&lt;/style&gt;&lt;/DisplayText&gt;&lt;record&gt;&lt;rec-number&gt;105&lt;/rec-number&gt;&lt;foreign-keys&gt;&lt;key app="EN" db-id="0tedww2we9dfa9e02sqxs9z4revd5pafafd5" timestamp="1569608131"&gt;105&lt;/key&gt;&lt;/foreign-keys&gt;&lt;ref-type name="Journal Article"&gt;17&lt;/ref-type&gt;&lt;contributors&gt;&lt;authors&gt;&lt;author&gt;Vymazal, J.&lt;/author&gt;&lt;author&gt;Babis, M.&lt;/author&gt;&lt;author&gt;Brooks, R. A.&lt;/author&gt;&lt;author&gt;Filip, K.&lt;/author&gt;&lt;author&gt;Dezortova, M.&lt;/author&gt;&lt;author&gt;Hrncarkova, H.&lt;/author&gt;&lt;author&gt;Hajek, M.&lt;/author&gt;&lt;/authors&gt;&lt;/contributors&gt;&lt;auth-address&gt;Neuroimaging Branch, NINDS, National Institutes of Health, Bethesda, MD, USA.&lt;/auth-address&gt;&lt;titles&gt;&lt;title&gt;T1 and T2 alterations in the brains of patients with hepatic cirrhosis&lt;/title&gt;&lt;secondary-title&gt;AJNR Am J Neuroradiol&lt;/secondary-title&gt;&lt;/titles&gt;&lt;periodical&gt;&lt;full-title&gt;AJNR Am J Neuroradiol&lt;/full-title&gt;&lt;/periodical&gt;&lt;pages&gt;333-6&lt;/pages&gt;&lt;volume&gt;17&lt;/volume&gt;&lt;number&gt;2&lt;/number&gt;&lt;edition&gt;1996/02/01&lt;/edition&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dates&gt;&lt;year&gt;1996&lt;/year&gt;&lt;pub-dates&gt;&lt;date&gt;Feb&lt;/date&gt;&lt;/pub-dates&gt;&lt;/dates&gt;&lt;isbn&gt;0195-6108 (Print)&amp;#xD;0195-6108 (Linking)&lt;/isbn&gt;&lt;accession-num&gt;8938307&lt;/accession-num&gt;&lt;urls&gt;&lt;related-urls&gt;&lt;url&gt;https://www.ncbi.nlm.nih.gov/pubmed/8938307&lt;/url&gt;&lt;url&gt;http://www.ajnr.org/content/ajnr/17/2/333.full.pdf&lt;/url&gt;&lt;/related-urls&gt;&lt;/urls&gt;&lt;/record&gt;&lt;/Cite&gt;&lt;/EndNote&gt;</w:instrText>
      </w:r>
      <w:r w:rsidR="00D42139" w:rsidRPr="00C62090">
        <w:rPr>
          <w:color w:val="2D3139"/>
          <w:shd w:val="clear" w:color="auto" w:fill="FFFFFF"/>
        </w:rPr>
        <w:fldChar w:fldCharType="separate"/>
      </w:r>
      <w:r w:rsidR="00C62090" w:rsidRPr="00C62090">
        <w:rPr>
          <w:noProof/>
          <w:color w:val="2D3139"/>
          <w:shd w:val="clear" w:color="auto" w:fill="FFFFFF"/>
          <w:vertAlign w:val="superscript"/>
        </w:rPr>
        <w:t>2</w:t>
      </w:r>
      <w:r w:rsidR="00D42139" w:rsidRPr="00C62090">
        <w:rPr>
          <w:color w:val="2D3139"/>
          <w:shd w:val="clear" w:color="auto" w:fill="FFFFFF"/>
        </w:rPr>
        <w:fldChar w:fldCharType="end"/>
      </w:r>
      <w:r w:rsidR="00D42139" w:rsidRPr="00C62090">
        <w:rPr>
          <w:color w:val="2D3139"/>
          <w:shd w:val="clear" w:color="auto" w:fill="FFFFFF"/>
        </w:rPr>
        <w:t xml:space="preserve">.  </w:t>
      </w:r>
    </w:p>
    <w:p w14:paraId="22F71C90" w14:textId="29CCDAA3" w:rsidR="00E2595D" w:rsidRPr="00C62090" w:rsidRDefault="00E2595D" w:rsidP="000C747F">
      <w:pPr>
        <w:ind w:firstLine="720"/>
        <w:rPr>
          <w:color w:val="2D3139"/>
          <w:shd w:val="clear" w:color="auto" w:fill="FFFFFF"/>
        </w:rPr>
      </w:pPr>
      <w:r w:rsidRPr="00C62090">
        <w:t>There is considerable interest in the development of automated tools to aid disease screening and diagnostic efforts to increase the speed of image interpretation while providing reproducible disease markers</w:t>
      </w:r>
      <w:r w:rsidRPr="00C62090">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OCw5PC9zdHlsZT48L0Rpc3BsYXlUZXh0PjxyZWNv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</w:fldData>
        </w:fldChar>
      </w:r>
      <w:r w:rsidR="00C62090">
        <w:instrText xml:space="preserve"> ADDIN EN.CITE </w:instrText>
      </w:r>
      <w:r w:rsidR="00C62090">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OCw5PC9zdHlsZT48L0Rpc3BsYXlUZXh0PjxyZWNv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</w:fldData>
        </w:fldChar>
      </w:r>
      <w:r w:rsidR="00C62090">
        <w:instrText xml:space="preserve"> ADDIN EN.CITE.DATA </w:instrText>
      </w:r>
      <w:r w:rsidR="00C62090">
        <w:fldChar w:fldCharType="end"/>
      </w:r>
      <w:r w:rsidRPr="00C62090">
        <w:fldChar w:fldCharType="separate"/>
      </w:r>
      <w:r w:rsidR="00C62090" w:rsidRPr="00C62090">
        <w:rPr>
          <w:noProof/>
          <w:vertAlign w:val="superscript"/>
        </w:rPr>
        <w:t>8,9</w:t>
      </w:r>
      <w:r w:rsidRPr="00C62090">
        <w:fldChar w:fldCharType="end"/>
      </w:r>
      <w:r w:rsidRPr="00C62090">
        <w:t xml:space="preserve">. Automated programs are routinely employed for research which assess brain T1 signal intensity localized to the basal ganglia and other regions. </w:t>
      </w:r>
      <w:r w:rsidR="00D42139" w:rsidRPr="00C62090">
        <w:rPr>
          <w:color w:val="2D3139"/>
          <w:shd w:val="clear" w:color="auto" w:fill="FFFFFF"/>
        </w:rPr>
        <w:t>We hypothesized that direct comparison of T1 SI using the automated brain segmentation program, which incorporates image intensity normalization, would identify T1 SI differences in the cerebral white matter as well as the brainstem in addition to the basal ganglia.</w:t>
      </w:r>
    </w:p>
    <w:p w14:paraId="2CB9D864" w14:textId="77777777" w:rsidR="00221839" w:rsidRPr="00C62090" w:rsidRDefault="00221839" w:rsidP="00AB2A30"/>
    <w:p w14:paraId="04DAB00E" w14:textId="031CF4AD" w:rsidR="00D12E6C" w:rsidRPr="00C62090" w:rsidRDefault="00D12E6C" w:rsidP="00AB2A30">
      <w:r w:rsidRPr="00C62090">
        <w:t>Method:</w:t>
      </w:r>
    </w:p>
    <w:p w14:paraId="5ECEDC40" w14:textId="77777777" w:rsidR="00EE4362" w:rsidRPr="00C62090" w:rsidRDefault="00485279" w:rsidP="00EE4362">
      <w:pPr>
        <w:ind w:firstLine="720"/>
      </w:pPr>
      <w:r w:rsidRPr="00C62090">
        <w:t>In this IRB-approved study with written consent, 2</w:t>
      </w:r>
      <w:r w:rsidR="00435C54" w:rsidRPr="00C62090">
        <w:t>9</w:t>
      </w:r>
      <w:r w:rsidRPr="00C62090">
        <w:t xml:space="preserve"> </w:t>
      </w:r>
      <w:r w:rsidR="00EE4362" w:rsidRPr="00C62090">
        <w:t xml:space="preserve">cirrhosis </w:t>
      </w:r>
      <w:r w:rsidR="002C7DE5" w:rsidRPr="00C62090">
        <w:t xml:space="preserve">(22F:7M; age 63±2) </w:t>
      </w:r>
      <w:r w:rsidRPr="00C62090">
        <w:t>patients and 30 age-matched controls</w:t>
      </w:r>
      <w:r w:rsidR="002C7DE5" w:rsidRPr="00C62090">
        <w:t xml:space="preserve"> (1)</w:t>
      </w:r>
      <w:r w:rsidRPr="00C62090">
        <w:t xml:space="preserve"> were examined on a General Electric (GE) 3 Tesla scanner</w:t>
      </w:r>
      <w:r w:rsidR="00D5492B" w:rsidRPr="00C62090">
        <w:t>, demographics are shown in Table 1</w:t>
      </w:r>
      <w:r w:rsidRPr="00C62090">
        <w:t xml:space="preserve">. Standard 3D T1 FSPGR (TE:2.41ms; TR:6.75ms; TI:600ms; slice thickness=1.2mm; matrix 256 x 256; flip angle: 8). </w:t>
      </w:r>
      <w:r w:rsidR="003B250E" w:rsidRPr="00C62090">
        <w:t xml:space="preserve"> </w:t>
      </w:r>
    </w:p>
    <w:p w14:paraId="05646087" w14:textId="5C9C7C07" w:rsidR="002C15FF" w:rsidRPr="00C62090" w:rsidRDefault="00485279" w:rsidP="00EE4362">
      <w:pPr>
        <w:ind w:firstLine="720"/>
      </w:pPr>
      <w:r w:rsidRPr="00C62090">
        <w:t>Averaged T1 intensity values of the left and right side of cerebral white matter, globus pallidus, putamen</w:t>
      </w:r>
      <w:r w:rsidR="008C3ECC" w:rsidRPr="00C62090">
        <w:t xml:space="preserve"> </w:t>
      </w:r>
      <w:r w:rsidRPr="00C62090">
        <w:t>and brainstem were obtained from automated Freesurfer image analysis suite 6.0</w:t>
      </w:r>
      <w:r w:rsidR="001716FD" w:rsidRPr="00C62090">
        <w:fldChar w:fldCharType="begin"/>
      </w:r>
      <w:r w:rsidR="00C62090">
        <w:instrText xml:space="preserve"> ADDIN EN.CITE &lt;EndNote&gt;&lt;Cite&gt;&lt;Author&gt;Dale&lt;/Author&gt;&lt;Year&gt;1999&lt;/Year&gt;&lt;RecNum&gt;6&lt;/RecNum&gt;&lt;IDText&gt;Cortical surface-based analysis. I. Segmentation and surface reconstruction&lt;/IDText&gt;&lt;DisplayText&gt;&lt;style face="superscript"&gt;10&lt;/style&gt;&lt;/DisplayText&gt;&lt;record&gt;&lt;rec-number&gt;6&lt;/rec-number&gt;&lt;foreign-keys&gt;&lt;key app="EN" db-id="0tedww2we9dfa9e02sqxs9z4revd5pafafd5" timestamp="1533767224"&gt;6&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1716FD" w:rsidRPr="00C62090">
        <w:fldChar w:fldCharType="separate"/>
      </w:r>
      <w:r w:rsidR="00C62090" w:rsidRPr="00C62090">
        <w:rPr>
          <w:noProof/>
          <w:vertAlign w:val="superscript"/>
        </w:rPr>
        <w:t>10</w:t>
      </w:r>
      <w:r w:rsidR="001716FD" w:rsidRPr="00C62090">
        <w:fldChar w:fldCharType="end"/>
      </w:r>
      <w:r w:rsidRPr="00C62090">
        <w:t>.</w:t>
      </w:r>
      <w:r w:rsidR="00D83093" w:rsidRPr="00C62090">
        <w:t xml:space="preserve"> The image </w:t>
      </w:r>
      <w:r w:rsidR="00766118" w:rsidRPr="00C62090">
        <w:t>used to obtain SI come from the brain extracted image</w:t>
      </w:r>
      <w:r w:rsidR="008C3ECC" w:rsidRPr="00C62090">
        <w:t xml:space="preserve"> (</w:t>
      </w:r>
      <w:proofErr w:type="spellStart"/>
      <w:r w:rsidR="008C3ECC" w:rsidRPr="00C62090">
        <w:t>brain.mgz</w:t>
      </w:r>
      <w:proofErr w:type="spellEnd"/>
      <w:r w:rsidR="008C3ECC" w:rsidRPr="00C62090">
        <w:t>)</w:t>
      </w:r>
      <w:r w:rsidR="00766118" w:rsidRPr="00C62090">
        <w:t xml:space="preserve"> using the segmentation labels.</w:t>
      </w:r>
      <w:r w:rsidRPr="00C62090">
        <w:t xml:space="preserve"> </w:t>
      </w:r>
      <w:r w:rsidR="002C15FF" w:rsidRPr="00C62090">
        <w:t>Calibrated a</w:t>
      </w:r>
      <w:r w:rsidRPr="00C62090">
        <w:t xml:space="preserve">verage </w:t>
      </w:r>
      <w:r w:rsidR="002C15FF" w:rsidRPr="00C62090">
        <w:t>SI</w:t>
      </w:r>
      <w:r w:rsidRPr="00C62090">
        <w:t xml:space="preserve"> ratios of </w:t>
      </w:r>
      <w:r w:rsidR="007B6CAA" w:rsidRPr="00C62090">
        <w:t xml:space="preserve">globus pallidus </w:t>
      </w:r>
      <w:r w:rsidRPr="00C62090">
        <w:t xml:space="preserve">and putamen to </w:t>
      </w:r>
      <w:r w:rsidR="007B6CAA" w:rsidRPr="00C62090">
        <w:t>cerebral white matter</w:t>
      </w:r>
      <w:r w:rsidRPr="00C62090">
        <w:t>, and brainstem were also calculated.</w:t>
      </w:r>
    </w:p>
    <w:p w14:paraId="1E467137" w14:textId="6B68BAF4" w:rsidR="002C15FF" w:rsidRPr="00C62090" w:rsidRDefault="00EE4362" w:rsidP="00EE4362">
      <w:pPr>
        <w:ind w:firstLine="720"/>
      </w:pPr>
      <w:r w:rsidRPr="00C62090">
        <w:t>C</w:t>
      </w:r>
      <w:r w:rsidR="002C15FF" w:rsidRPr="00C62090">
        <w:t xml:space="preserve">alibrated </w:t>
      </w:r>
      <w:r w:rsidR="007B6CAA" w:rsidRPr="00C62090">
        <w:t xml:space="preserve">SI </w:t>
      </w:r>
      <w:r w:rsidR="008C3ECC" w:rsidRPr="00C62090">
        <w:t xml:space="preserve">ratio </w:t>
      </w:r>
      <w:r w:rsidR="002C15FF" w:rsidRPr="00C62090">
        <w:t xml:space="preserve">difference between cirrhosis and control and </w:t>
      </w:r>
      <w:r w:rsidRPr="00C62090">
        <w:t xml:space="preserve">that of five </w:t>
      </w:r>
      <w:r w:rsidR="008C3ECC" w:rsidRPr="00C62090">
        <w:t xml:space="preserve">SI </w:t>
      </w:r>
      <w:r w:rsidR="00485279" w:rsidRPr="00C62090">
        <w:t xml:space="preserve">regions </w:t>
      </w:r>
      <w:r w:rsidRPr="00C62090">
        <w:t>ar</w:t>
      </w:r>
      <w:r w:rsidRPr="00C62090">
        <w:rPr>
          <w:color w:val="2D3139"/>
          <w:shd w:val="clear" w:color="auto" w:fill="FFFFFF"/>
        </w:rPr>
        <w:t>e evaluated using t-tests with the level of significance at p&lt;.05 after adjustment for false discovery rate</w:t>
      </w:r>
      <w:r w:rsidR="009E7DEB" w:rsidRPr="00C62090">
        <w:t xml:space="preserve">. </w:t>
      </w:r>
      <w:r w:rsidR="009A4692" w:rsidRPr="00C62090">
        <w:t xml:space="preserve">There was no additional independent effect related to sex, and it was not included in the models. </w:t>
      </w:r>
      <w:r w:rsidR="003255BC" w:rsidRPr="00C62090">
        <w:t>All s</w:t>
      </w:r>
      <w:r w:rsidR="00485279" w:rsidRPr="00C62090">
        <w:t xml:space="preserve">tatistical analysis was performed with JMP Pro version13 (SAS, Cary NC). </w:t>
      </w:r>
    </w:p>
    <w:p w14:paraId="48EA8BE9" w14:textId="77777777" w:rsidR="00A377F8" w:rsidRPr="00C62090" w:rsidRDefault="00A377F8" w:rsidP="00B83DA7"/>
    <w:p w14:paraId="13DDDAC6" w14:textId="40E45B37" w:rsidR="00D12E6C" w:rsidRPr="00C62090" w:rsidRDefault="00D12E6C" w:rsidP="00AB2A30">
      <w:r w:rsidRPr="00C62090">
        <w:t>Results:</w:t>
      </w:r>
    </w:p>
    <w:p w14:paraId="7CF5F3A0" w14:textId="2EF78885" w:rsidR="007B6CAA" w:rsidRPr="00C62090" w:rsidRDefault="00EE4362" w:rsidP="00EE4362">
      <w:r w:rsidRPr="00C62090">
        <w:t xml:space="preserve">Demographical information is shown in Table 1. </w:t>
      </w:r>
      <w:r w:rsidR="00D12E6C" w:rsidRPr="00C62090">
        <w:t xml:space="preserve">Figure 1 </w:t>
      </w:r>
      <w:r w:rsidR="00ED530C" w:rsidRPr="00C62090">
        <w:t xml:space="preserve">shows </w:t>
      </w:r>
      <w:r w:rsidR="009E6A86" w:rsidRPr="00C62090">
        <w:t xml:space="preserve">unadjusted window or level of a </w:t>
      </w:r>
      <w:r w:rsidR="00D5492B" w:rsidRPr="00C62090">
        <w:t xml:space="preserve">sample </w:t>
      </w:r>
      <w:r w:rsidR="009E6A86" w:rsidRPr="00C62090">
        <w:t>brain axial</w:t>
      </w:r>
      <w:r w:rsidR="009C39AA" w:rsidRPr="00C62090">
        <w:t xml:space="preserve"> views</w:t>
      </w:r>
      <w:r w:rsidR="009E6A86" w:rsidRPr="00C62090">
        <w:t xml:space="preserve">, </w:t>
      </w:r>
      <w:r w:rsidR="00D12E6C" w:rsidRPr="00C62090">
        <w:t xml:space="preserve">control </w:t>
      </w:r>
      <w:r w:rsidR="009E6A86" w:rsidRPr="00C62090">
        <w:t>on the le</w:t>
      </w:r>
      <w:r w:rsidR="007B6CAA" w:rsidRPr="00C62090">
        <w:t>f</w:t>
      </w:r>
      <w:r w:rsidR="009E6A86" w:rsidRPr="00C62090">
        <w:t>t and a cirrhotic participant</w:t>
      </w:r>
      <w:r w:rsidR="009C39AA" w:rsidRPr="00C62090">
        <w:t xml:space="preserve"> </w:t>
      </w:r>
      <w:r w:rsidR="009E6A86" w:rsidRPr="00C62090">
        <w:t>on the right.</w:t>
      </w:r>
    </w:p>
    <w:p w14:paraId="74187A65" w14:textId="693D218B" w:rsidR="007B6CAA" w:rsidRPr="00C62090" w:rsidRDefault="007B6CAA" w:rsidP="00EE4362"/>
    <w:p w14:paraId="693CB96B" w14:textId="06490AA5" w:rsidR="007B6CAA" w:rsidRPr="00C62090" w:rsidRDefault="007B6CAA" w:rsidP="00EE4362">
      <w:r w:rsidRPr="00C62090">
        <w:t>Calibrated Signal Intensity Ratio</w:t>
      </w:r>
    </w:p>
    <w:p w14:paraId="3EF045B5" w14:textId="7CD5C835" w:rsidR="007B6CAA" w:rsidRPr="00C62090" w:rsidRDefault="007B6CAA" w:rsidP="00EE4362">
      <w:r w:rsidRPr="00C62090">
        <w:t>Figure 2</w:t>
      </w:r>
      <w:r w:rsidRPr="00C62090">
        <w:rPr>
          <w:color w:val="2D3139"/>
          <w:shd w:val="clear" w:color="auto" w:fill="FFFFFF"/>
        </w:rPr>
        <w:t xml:space="preserve"> reports statistical tests evaluating of T1 ratio for significant differences between control and cirrhosis for the globus pallidus and putamen to cerebral white matter, and brainstem. Calibrated SI ratio increased from </w:t>
      </w:r>
      <w:r w:rsidR="005F6FA5" w:rsidRPr="00C62090">
        <w:rPr>
          <w:color w:val="2D3139"/>
          <w:shd w:val="clear" w:color="auto" w:fill="FFFFFF"/>
        </w:rPr>
        <w:t>control to cirrhosis where al</w:t>
      </w:r>
      <w:r w:rsidRPr="00C62090">
        <w:rPr>
          <w:color w:val="2D3139"/>
          <w:shd w:val="clear" w:color="auto" w:fill="FFFFFF"/>
        </w:rPr>
        <w:t xml:space="preserve">l </w:t>
      </w:r>
      <w:r w:rsidR="005F6FA5" w:rsidRPr="00C62090">
        <w:rPr>
          <w:color w:val="2D3139"/>
          <w:shd w:val="clear" w:color="auto" w:fill="FFFFFF"/>
        </w:rPr>
        <w:t xml:space="preserve">four analyses </w:t>
      </w:r>
      <w:r w:rsidRPr="00C62090">
        <w:rPr>
          <w:color w:val="2D3139"/>
          <w:shd w:val="clear" w:color="auto" w:fill="FFFFFF"/>
        </w:rPr>
        <w:t>show</w:t>
      </w:r>
      <w:r w:rsidR="005F6FA5" w:rsidRPr="00C62090">
        <w:rPr>
          <w:color w:val="2D3139"/>
          <w:shd w:val="clear" w:color="auto" w:fill="FFFFFF"/>
        </w:rPr>
        <w:t xml:space="preserve"> </w:t>
      </w:r>
      <w:r w:rsidRPr="00C62090">
        <w:rPr>
          <w:color w:val="2D3139"/>
          <w:shd w:val="clear" w:color="auto" w:fill="FFFFFF"/>
        </w:rPr>
        <w:t xml:space="preserve">between group differences. </w:t>
      </w:r>
      <w:r w:rsidR="005F6FA5" w:rsidRPr="00C62090">
        <w:rPr>
          <w:color w:val="2D3139"/>
          <w:shd w:val="clear" w:color="auto" w:fill="FFFFFF"/>
        </w:rPr>
        <w:t>However, the ratio of globus pallidus to cerebral white matter shows the greatest between group difference (Figure 2A</w:t>
      </w:r>
      <w:r w:rsidR="00153E24" w:rsidRPr="00C62090">
        <w:rPr>
          <w:color w:val="2D3139"/>
          <w:shd w:val="clear" w:color="auto" w:fill="FFFFFF"/>
        </w:rPr>
        <w:t>,</w:t>
      </w:r>
      <w:r w:rsidR="005C2AAD" w:rsidRPr="00C62090">
        <w:rPr>
          <w:color w:val="2D3139"/>
          <w:shd w:val="clear" w:color="auto" w:fill="FFFFFF"/>
        </w:rPr>
        <w:t xml:space="preserve"> control: 0.98±0.01; cirrhosis: 1.05±0.01; </w:t>
      </w:r>
      <w:r w:rsidR="005F6FA5" w:rsidRPr="00C62090">
        <w:rPr>
          <w:color w:val="2D3139"/>
          <w:shd w:val="clear" w:color="auto" w:fill="FFFFFF"/>
        </w:rPr>
        <w:t>p&lt;0.001), follow by globus pallidus to brainstem (Figure 2B</w:t>
      </w:r>
      <w:r w:rsidR="00153E24" w:rsidRPr="00C62090">
        <w:rPr>
          <w:color w:val="2D3139"/>
          <w:shd w:val="clear" w:color="auto" w:fill="FFFFFF"/>
        </w:rPr>
        <w:t>,</w:t>
      </w:r>
      <w:r w:rsidR="005C2AAD" w:rsidRPr="00C62090">
        <w:rPr>
          <w:color w:val="2D3139"/>
          <w:shd w:val="clear" w:color="auto" w:fill="FFFFFF"/>
        </w:rPr>
        <w:t xml:space="preserve"> control: 1.10±0.02; cirrhosis: 1.17±0.02; </w:t>
      </w:r>
      <w:r w:rsidR="005F6FA5" w:rsidRPr="00C62090">
        <w:rPr>
          <w:color w:val="2D3139"/>
          <w:shd w:val="clear" w:color="auto" w:fill="FFFFFF"/>
        </w:rPr>
        <w:t>p=0.001), and last putamen to cerebral white matter (Figure 2C</w:t>
      </w:r>
      <w:r w:rsidR="00153E24" w:rsidRPr="00C62090">
        <w:rPr>
          <w:color w:val="2D3139"/>
          <w:shd w:val="clear" w:color="auto" w:fill="FFFFFF"/>
        </w:rPr>
        <w:t>,</w:t>
      </w:r>
      <w:r w:rsidR="005C2AAD" w:rsidRPr="00C62090">
        <w:rPr>
          <w:color w:val="2D3139"/>
          <w:shd w:val="clear" w:color="auto" w:fill="FFFFFF"/>
        </w:rPr>
        <w:t xml:space="preserve"> control: 0.84±0.01; cirrhosis: 0.87±0.01; </w:t>
      </w:r>
      <w:r w:rsidR="005F6FA5" w:rsidRPr="00C62090">
        <w:rPr>
          <w:color w:val="2D3139"/>
          <w:shd w:val="clear" w:color="auto" w:fill="FFFFFF"/>
        </w:rPr>
        <w:t>p=0.002) and brainstem (Figure 2D</w:t>
      </w:r>
      <w:r w:rsidR="00153E24" w:rsidRPr="00C62090">
        <w:rPr>
          <w:color w:val="2D3139"/>
          <w:shd w:val="clear" w:color="auto" w:fill="FFFFFF"/>
        </w:rPr>
        <w:t>,</w:t>
      </w:r>
      <w:r w:rsidR="005F6FA5" w:rsidRPr="00C62090">
        <w:rPr>
          <w:color w:val="2D3139"/>
          <w:shd w:val="clear" w:color="auto" w:fill="FFFFFF"/>
        </w:rPr>
        <w:t xml:space="preserve"> </w:t>
      </w:r>
      <w:r w:rsidR="005C2AAD" w:rsidRPr="00C62090">
        <w:rPr>
          <w:color w:val="2D3139"/>
          <w:shd w:val="clear" w:color="auto" w:fill="FFFFFF"/>
        </w:rPr>
        <w:t xml:space="preserve">control: 0.93±0.01; cirrhosis: 0.97±0.01; </w:t>
      </w:r>
      <w:r w:rsidR="005F6FA5" w:rsidRPr="00C62090">
        <w:rPr>
          <w:color w:val="2D3139"/>
          <w:shd w:val="clear" w:color="auto" w:fill="FFFFFF"/>
        </w:rPr>
        <w:t xml:space="preserve">p=0.002). </w:t>
      </w:r>
    </w:p>
    <w:p w14:paraId="3B49E634" w14:textId="77777777" w:rsidR="007B6CAA" w:rsidRPr="00C62090" w:rsidRDefault="007B6CAA" w:rsidP="00EE4362"/>
    <w:p w14:paraId="7419A210" w14:textId="1389B762" w:rsidR="005F6FA5" w:rsidRPr="00C62090" w:rsidRDefault="005F6FA5" w:rsidP="005F6FA5">
      <w:r w:rsidRPr="00C62090">
        <w:t>Raw Signal Intensity</w:t>
      </w:r>
    </w:p>
    <w:p w14:paraId="254CD670" w14:textId="1903B68D" w:rsidR="005F6FA5" w:rsidRPr="00C62090" w:rsidRDefault="005F6FA5" w:rsidP="005F6FA5">
      <w:pPr>
        <w:rPr>
          <w:color w:val="2D3139"/>
          <w:shd w:val="clear" w:color="auto" w:fill="FFFFFF"/>
        </w:rPr>
      </w:pPr>
      <w:r w:rsidRPr="00C62090">
        <w:rPr>
          <w:color w:val="2D3139"/>
          <w:shd w:val="clear" w:color="auto" w:fill="FFFFFF"/>
        </w:rPr>
        <w:lastRenderedPageBreak/>
        <w:t>The SI of all four regions increased from control to cirrhosis and showed the significant between-group difference (Figure 3</w:t>
      </w:r>
      <w:r w:rsidR="00153E24" w:rsidRPr="00C62090">
        <w:rPr>
          <w:color w:val="2D3139"/>
          <w:shd w:val="clear" w:color="auto" w:fill="FFFFFF"/>
        </w:rPr>
        <w:t>,</w:t>
      </w:r>
      <w:r w:rsidR="006F6D5C" w:rsidRPr="00C62090">
        <w:rPr>
          <w:color w:val="2D3139"/>
          <w:shd w:val="clear" w:color="auto" w:fill="FFFFFF"/>
        </w:rPr>
        <w:t xml:space="preserve"> p&lt; 0.001</w:t>
      </w:r>
      <w:r w:rsidRPr="00C62090">
        <w:rPr>
          <w:color w:val="2D3139"/>
          <w:shd w:val="clear" w:color="auto" w:fill="FFFFFF"/>
        </w:rPr>
        <w:t>).</w:t>
      </w:r>
      <w:r w:rsidR="006F6D5C" w:rsidRPr="00C62090">
        <w:rPr>
          <w:color w:val="2D3139"/>
          <w:shd w:val="clear" w:color="auto" w:fill="FFFFFF"/>
        </w:rPr>
        <w:t xml:space="preserve"> Among these four regions</w:t>
      </w:r>
      <w:r w:rsidR="00153E24" w:rsidRPr="00C62090">
        <w:rPr>
          <w:color w:val="2D3139"/>
          <w:shd w:val="clear" w:color="auto" w:fill="FFFFFF"/>
        </w:rPr>
        <w:t xml:space="preserve">, globus pallidus (Figure </w:t>
      </w:r>
      <w:r w:rsidR="00840693" w:rsidRPr="00C62090">
        <w:rPr>
          <w:color w:val="2D3139"/>
          <w:shd w:val="clear" w:color="auto" w:fill="FFFFFF"/>
        </w:rPr>
        <w:t>B</w:t>
      </w:r>
      <w:r w:rsidR="00153E24" w:rsidRPr="00C62090">
        <w:rPr>
          <w:color w:val="2D3139"/>
          <w:shd w:val="clear" w:color="auto" w:fill="FFFFFF"/>
        </w:rPr>
        <w:t>, control: 86.19±4.01; cirrhosis: 140.22±4.08)</w:t>
      </w:r>
      <w:r w:rsidR="006F6D5C" w:rsidRPr="00C62090">
        <w:rPr>
          <w:color w:val="2D3139"/>
          <w:shd w:val="clear" w:color="auto" w:fill="FFFFFF"/>
        </w:rPr>
        <w:t xml:space="preserve"> shows the greatest between group difference, then </w:t>
      </w:r>
      <w:r w:rsidR="00153E24" w:rsidRPr="00C62090">
        <w:rPr>
          <w:color w:val="2D3139"/>
          <w:shd w:val="clear" w:color="auto" w:fill="FFFFFF"/>
        </w:rPr>
        <w:t xml:space="preserve">cerebral white matter </w:t>
      </w:r>
      <w:r w:rsidR="006F6D5C" w:rsidRPr="00C62090">
        <w:rPr>
          <w:color w:val="2D3139"/>
          <w:shd w:val="clear" w:color="auto" w:fill="FFFFFF"/>
        </w:rPr>
        <w:t>(</w:t>
      </w:r>
      <w:r w:rsidR="00153E24" w:rsidRPr="00C62090">
        <w:rPr>
          <w:color w:val="2D3139"/>
          <w:shd w:val="clear" w:color="auto" w:fill="FFFFFF"/>
        </w:rPr>
        <w:t>Figure</w:t>
      </w:r>
      <w:r w:rsidR="00840693" w:rsidRPr="00C62090">
        <w:rPr>
          <w:color w:val="2D3139"/>
          <w:shd w:val="clear" w:color="auto" w:fill="FFFFFF"/>
        </w:rPr>
        <w:t xml:space="preserve"> C</w:t>
      </w:r>
      <w:r w:rsidR="00153E24" w:rsidRPr="00C62090">
        <w:rPr>
          <w:color w:val="2D3139"/>
          <w:shd w:val="clear" w:color="auto" w:fill="FFFFFF"/>
        </w:rPr>
        <w:t>, control: 87.25±</w:t>
      </w:r>
      <w:r w:rsidR="007879A2" w:rsidRPr="00C62090">
        <w:rPr>
          <w:color w:val="2D3139"/>
          <w:shd w:val="clear" w:color="auto" w:fill="FFFFFF"/>
        </w:rPr>
        <w:t>3</w:t>
      </w:r>
      <w:r w:rsidR="00153E24" w:rsidRPr="00C62090">
        <w:rPr>
          <w:color w:val="2D3139"/>
          <w:shd w:val="clear" w:color="auto" w:fill="FFFFFF"/>
        </w:rPr>
        <w:t>.6; cirrhosis: 1</w:t>
      </w:r>
      <w:r w:rsidR="007879A2" w:rsidRPr="00C62090">
        <w:rPr>
          <w:color w:val="2D3139"/>
          <w:shd w:val="clear" w:color="auto" w:fill="FFFFFF"/>
        </w:rPr>
        <w:t>33</w:t>
      </w:r>
      <w:r w:rsidR="00153E24" w:rsidRPr="00C62090">
        <w:rPr>
          <w:color w:val="2D3139"/>
          <w:shd w:val="clear" w:color="auto" w:fill="FFFFFF"/>
        </w:rPr>
        <w:t>.</w:t>
      </w:r>
      <w:r w:rsidR="007879A2" w:rsidRPr="00C62090">
        <w:rPr>
          <w:color w:val="2D3139"/>
          <w:shd w:val="clear" w:color="auto" w:fill="FFFFFF"/>
        </w:rPr>
        <w:t>44</w:t>
      </w:r>
      <w:r w:rsidR="00153E24" w:rsidRPr="00C62090">
        <w:rPr>
          <w:color w:val="2D3139"/>
          <w:shd w:val="clear" w:color="auto" w:fill="FFFFFF"/>
        </w:rPr>
        <w:t>±</w:t>
      </w:r>
      <w:r w:rsidR="007879A2" w:rsidRPr="00C62090">
        <w:rPr>
          <w:color w:val="2D3139"/>
          <w:shd w:val="clear" w:color="auto" w:fill="FFFFFF"/>
        </w:rPr>
        <w:t>3</w:t>
      </w:r>
      <w:r w:rsidR="00153E24" w:rsidRPr="00C62090">
        <w:rPr>
          <w:color w:val="2D3139"/>
          <w:shd w:val="clear" w:color="auto" w:fill="FFFFFF"/>
        </w:rPr>
        <w:t>.</w:t>
      </w:r>
      <w:r w:rsidR="007879A2" w:rsidRPr="00C62090">
        <w:rPr>
          <w:color w:val="2D3139"/>
          <w:shd w:val="clear" w:color="auto" w:fill="FFFFFF"/>
        </w:rPr>
        <w:t>66</w:t>
      </w:r>
      <w:r w:rsidR="006F6D5C" w:rsidRPr="00C62090">
        <w:rPr>
          <w:color w:val="2D3139"/>
          <w:shd w:val="clear" w:color="auto" w:fill="FFFFFF"/>
        </w:rPr>
        <w:t xml:space="preserve">), followed by </w:t>
      </w:r>
      <w:r w:rsidR="007879A2" w:rsidRPr="00C62090">
        <w:rPr>
          <w:color w:val="2D3139"/>
          <w:shd w:val="clear" w:color="auto" w:fill="FFFFFF"/>
        </w:rPr>
        <w:t>putamen</w:t>
      </w:r>
      <w:r w:rsidR="006F6D5C" w:rsidRPr="00C62090">
        <w:rPr>
          <w:color w:val="2D3139"/>
          <w:shd w:val="clear" w:color="auto" w:fill="FFFFFF"/>
        </w:rPr>
        <w:t xml:space="preserve"> (</w:t>
      </w:r>
      <w:r w:rsidR="007879A2" w:rsidRPr="00C62090">
        <w:rPr>
          <w:color w:val="2D3139"/>
          <w:shd w:val="clear" w:color="auto" w:fill="FFFFFF"/>
        </w:rPr>
        <w:t xml:space="preserve">Figure </w:t>
      </w:r>
      <w:r w:rsidR="00840693" w:rsidRPr="00C62090">
        <w:rPr>
          <w:color w:val="2D3139"/>
          <w:shd w:val="clear" w:color="auto" w:fill="FFFFFF"/>
        </w:rPr>
        <w:t>A</w:t>
      </w:r>
      <w:r w:rsidR="007879A2" w:rsidRPr="00C62090">
        <w:rPr>
          <w:color w:val="2D3139"/>
          <w:shd w:val="clear" w:color="auto" w:fill="FFFFFF"/>
        </w:rPr>
        <w:t>, control: 72.98±3.1; cirrhosis: 115.54±3.16</w:t>
      </w:r>
      <w:r w:rsidR="006F6D5C" w:rsidRPr="00C62090">
        <w:rPr>
          <w:color w:val="2D3139"/>
          <w:shd w:val="clear" w:color="auto" w:fill="FFFFFF"/>
        </w:rPr>
        <w:t xml:space="preserve">), and </w:t>
      </w:r>
      <w:r w:rsidR="007879A2" w:rsidRPr="00C62090">
        <w:rPr>
          <w:color w:val="2D3139"/>
          <w:shd w:val="clear" w:color="auto" w:fill="FFFFFF"/>
        </w:rPr>
        <w:t xml:space="preserve">brainstem </w:t>
      </w:r>
      <w:r w:rsidR="006F6D5C" w:rsidRPr="00C62090">
        <w:rPr>
          <w:color w:val="2D3139"/>
          <w:shd w:val="clear" w:color="auto" w:fill="FFFFFF"/>
        </w:rPr>
        <w:t>(</w:t>
      </w:r>
      <w:r w:rsidR="007879A2" w:rsidRPr="00C62090">
        <w:rPr>
          <w:color w:val="2D3139"/>
          <w:shd w:val="clear" w:color="auto" w:fill="FFFFFF"/>
        </w:rPr>
        <w:t xml:space="preserve">Figure </w:t>
      </w:r>
      <w:r w:rsidR="00840693" w:rsidRPr="00C62090">
        <w:rPr>
          <w:color w:val="2D3139"/>
          <w:shd w:val="clear" w:color="auto" w:fill="FFFFFF"/>
        </w:rPr>
        <w:t>D</w:t>
      </w:r>
      <w:r w:rsidR="007879A2" w:rsidRPr="00C62090">
        <w:rPr>
          <w:color w:val="2D3139"/>
          <w:shd w:val="clear" w:color="auto" w:fill="FFFFFF"/>
        </w:rPr>
        <w:t>, control: 78.92±3.4; cirrhosis: 119.72±3.47</w:t>
      </w:r>
      <w:r w:rsidR="006F6D5C" w:rsidRPr="00C62090">
        <w:rPr>
          <w:color w:val="2D3139"/>
          <w:shd w:val="clear" w:color="auto" w:fill="FFFFFF"/>
        </w:rPr>
        <w:t xml:space="preserve">). </w:t>
      </w:r>
    </w:p>
    <w:p w14:paraId="06893820" w14:textId="47AE9284" w:rsidR="00251166" w:rsidRPr="00C62090" w:rsidRDefault="00251166" w:rsidP="006F6D5C"/>
    <w:p w14:paraId="1FCE93C2" w14:textId="77777777" w:rsidR="00CC7262" w:rsidRPr="00C62090" w:rsidRDefault="00CC7262" w:rsidP="00AB2A30"/>
    <w:p w14:paraId="613B4EA0" w14:textId="6C573CEA" w:rsidR="00D12E6C" w:rsidRPr="00C62090" w:rsidRDefault="00D12E6C" w:rsidP="00AB2A30">
      <w:r w:rsidRPr="00C62090">
        <w:rPr>
          <w:b/>
          <w:bCs/>
        </w:rPr>
        <w:t>Discussion</w:t>
      </w:r>
      <w:r w:rsidRPr="00C62090">
        <w:t>:</w:t>
      </w:r>
      <w:r w:rsidR="004C1DA6" w:rsidRPr="00C62090">
        <w:t xml:space="preserve"> </w:t>
      </w:r>
    </w:p>
    <w:p w14:paraId="3B95679D" w14:textId="74D8C82F" w:rsidR="00F87674" w:rsidRPr="00C62090" w:rsidRDefault="007A62A6" w:rsidP="002F0E32">
      <w:pPr>
        <w:ind w:firstLine="720"/>
      </w:pPr>
      <w:r w:rsidRPr="00C62090">
        <w:t xml:space="preserve">In this study, we </w:t>
      </w:r>
      <w:r w:rsidR="00B5292B" w:rsidRPr="00C62090">
        <w:t>used automated approaches to identify</w:t>
      </w:r>
      <w:r w:rsidRPr="00C62090">
        <w:t xml:space="preserve"> the </w:t>
      </w:r>
      <w:r w:rsidR="00B5292B" w:rsidRPr="00C62090">
        <w:t xml:space="preserve">signal intensity changes on T1 </w:t>
      </w:r>
      <w:r w:rsidRPr="00C62090">
        <w:t>brain MR</w:t>
      </w:r>
      <w:r w:rsidR="00B5292B" w:rsidRPr="00C62090">
        <w:t xml:space="preserve">I </w:t>
      </w:r>
      <w:r w:rsidR="00F87674" w:rsidRPr="00C62090">
        <w:t>for controls and</w:t>
      </w:r>
      <w:r w:rsidRPr="00C62090">
        <w:t xml:space="preserve"> </w:t>
      </w:r>
      <w:r w:rsidR="00D82793" w:rsidRPr="00C62090">
        <w:t>cirrhosis</w:t>
      </w:r>
      <w:r w:rsidRPr="00C62090">
        <w:t xml:space="preserve">. </w:t>
      </w:r>
      <w:r w:rsidR="00B5292B" w:rsidRPr="00C62090">
        <w:t>The</w:t>
      </w:r>
      <w:r w:rsidR="00D4408B" w:rsidRPr="00C62090">
        <w:t xml:space="preserve"> automated approach showed </w:t>
      </w:r>
      <w:r w:rsidR="006715CC" w:rsidRPr="00C62090">
        <w:t>expected</w:t>
      </w:r>
      <w:r w:rsidR="00F87674" w:rsidRPr="00C62090">
        <w:t xml:space="preserve"> </w:t>
      </w:r>
      <w:r w:rsidR="00D4408B" w:rsidRPr="00C62090">
        <w:t xml:space="preserve">SI ratio </w:t>
      </w:r>
      <w:r w:rsidR="00F87674" w:rsidRPr="00C62090">
        <w:t xml:space="preserve">difference between control and cirrhosis (Figure 2). </w:t>
      </w:r>
      <w:r w:rsidR="00B5292B" w:rsidRPr="00C62090">
        <w:t xml:space="preserve">Looking at the signal intensities without </w:t>
      </w:r>
      <w:r w:rsidR="00F87674" w:rsidRPr="00C62090">
        <w:t>calibration (Figure 3), w</w:t>
      </w:r>
      <w:r w:rsidR="00BE3B65" w:rsidRPr="00C62090">
        <w:t xml:space="preserve">e did not anticipate an increase in T1 signal intensity </w:t>
      </w:r>
      <w:r w:rsidR="00F87674" w:rsidRPr="00C62090">
        <w:t>outside of the basal ganglia, such as the cerebral white matter and brainstem. B</w:t>
      </w:r>
      <w:r w:rsidR="00BE3B65" w:rsidRPr="00C62090">
        <w:t>ut this finding is concordant with multiple radiological-pathological correlation studies which noted higher manganese deposition throughout the brain in patients with cirrhosis or portal-systemic shunts</w:t>
      </w:r>
      <w:r w:rsidR="00BE3B65" w:rsidRPr="00C62090">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iwzLDYsNzwvc3R5bGU+PC9EaXNwbGF5VGV4dD48cmVjb3JkPjxkYXRlcz48cHViLWRhdGVz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</w:fldData>
        </w:fldChar>
      </w:r>
      <w:r w:rsidR="00C62090">
        <w:instrText xml:space="preserve"> ADDIN EN.CITE </w:instrText>
      </w:r>
      <w:r w:rsidR="00C62090">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iwzLDYsNzwvc3R5bGU+PC9EaXNwbGF5VGV4dD48cmVjb3JkPjxkYXRlcz48cHViLWRhdGVz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</w:fldData>
        </w:fldChar>
      </w:r>
      <w:r w:rsidR="00C62090">
        <w:instrText xml:space="preserve"> ADDIN EN.CITE.DATA </w:instrText>
      </w:r>
      <w:r w:rsidR="00C62090">
        <w:fldChar w:fldCharType="end"/>
      </w:r>
      <w:r w:rsidR="00BE3B65" w:rsidRPr="00C62090">
        <w:fldChar w:fldCharType="separate"/>
      </w:r>
      <w:r w:rsidR="00C62090" w:rsidRPr="00C62090">
        <w:rPr>
          <w:noProof/>
          <w:vertAlign w:val="superscript"/>
        </w:rPr>
        <w:t>2,3,6,7</w:t>
      </w:r>
      <w:r w:rsidR="00BE3B65" w:rsidRPr="00C62090">
        <w:fldChar w:fldCharType="end"/>
      </w:r>
      <w:r w:rsidR="00BE3B65" w:rsidRPr="00C62090">
        <w:t>.  Our findings are also in agreement with a 1996 AJNR study that quantified T1 relaxation time and showed T1 shortening in the cortex and white matter as well as the basal ganglia of patients with chronic liver disease</w:t>
      </w:r>
      <w:r w:rsidR="00BE3B65" w:rsidRPr="00C62090">
        <w:fldChar w:fldCharType="begin"/>
      </w:r>
      <w:r w:rsidR="00C62090">
        <w:instrText xml:space="preserve"> ADDIN EN.CITE &lt;EndNote&gt;&lt;Cite&gt;&lt;Author&gt;Vymazal&lt;/Author&gt;&lt;Year&gt;1996&lt;/Year&gt;&lt;RecNum&gt;105&lt;/RecNum&gt;&lt;IDText&gt;T1 and T2 alterations in the brains of patients with hepatic cirrhosis&lt;/IDText&gt;&lt;DisplayText&gt;&lt;style face="superscript"&gt;2&lt;/style&gt;&lt;/DisplayText&gt;&lt;record&gt;&lt;rec-number&gt;105&lt;/rec-number&gt;&lt;foreign-keys&gt;&lt;key app="EN" db-id="0tedww2we9dfa9e02sqxs9z4revd5pafafd5" timestamp="1569608131"&gt;105&lt;/key&gt;&lt;/foreign-keys&gt;&lt;ref-type name="Journal Article"&gt;17&lt;/ref-type&gt;&lt;contributors&gt;&lt;authors&gt;&lt;author&gt;Vymazal, J.&lt;/author&gt;&lt;author&gt;Babis, M.&lt;/author&gt;&lt;author&gt;Brooks, R. A.&lt;/author&gt;&lt;author&gt;Filip, K.&lt;/author&gt;&lt;author&gt;Dezortova, M.&lt;/author&gt;&lt;author&gt;Hrncarkova, H.&lt;/author&gt;&lt;author&gt;Hajek, M.&lt;/author&gt;&lt;/authors&gt;&lt;/contributors&gt;&lt;auth-address&gt;Neuroimaging Branch, NINDS, National Institutes of Health, Bethesda, MD, USA.&lt;/auth-address&gt;&lt;titles&gt;&lt;title&gt;T1 and T2 alterations in the brains of patients with hepatic cirrhosis&lt;/title&gt;&lt;secondary-title&gt;AJNR Am J Neuroradiol&lt;/secondary-title&gt;&lt;/titles&gt;&lt;periodical&gt;&lt;full-title&gt;AJNR Am J Neuroradiol&lt;/full-title&gt;&lt;/periodical&gt;&lt;pages&gt;333-6&lt;/pages&gt;&lt;volume&gt;17&lt;/volume&gt;&lt;number&gt;2&lt;/number&gt;&lt;edition&gt;1996/02/01&lt;/edition&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dates&gt;&lt;year&gt;1996&lt;/year&gt;&lt;pub-dates&gt;&lt;date&gt;Feb&lt;/date&gt;&lt;/pub-dates&gt;&lt;/dates&gt;&lt;isbn&gt;0195-6108 (Print)&amp;#xD;0195-6108 (Linking)&lt;/isbn&gt;&lt;accession-num&gt;8938307&lt;/accession-num&gt;&lt;urls&gt;&lt;related-urls&gt;&lt;url&gt;https://www.ncbi.nlm.nih.gov/pubmed/8938307&lt;/url&gt;&lt;url&gt;http://www.ajnr.org/content/ajnr/17/2/333.full.pdf&lt;/url&gt;&lt;/related-urls&gt;&lt;/urls&gt;&lt;/record&gt;&lt;/Cite&gt;&lt;/EndNote&gt;</w:instrText>
      </w:r>
      <w:r w:rsidR="00BE3B65" w:rsidRPr="00C62090">
        <w:fldChar w:fldCharType="separate"/>
      </w:r>
      <w:r w:rsidR="00C62090" w:rsidRPr="00C62090">
        <w:rPr>
          <w:noProof/>
          <w:vertAlign w:val="superscript"/>
        </w:rPr>
        <w:t>2</w:t>
      </w:r>
      <w:r w:rsidR="00BE3B65" w:rsidRPr="00C62090">
        <w:fldChar w:fldCharType="end"/>
      </w:r>
      <w:r w:rsidR="00BE3B65" w:rsidRPr="00C62090">
        <w:t xml:space="preserve">.  </w:t>
      </w:r>
      <w:r w:rsidR="00B63548" w:rsidRPr="00C62090">
        <w:t xml:space="preserve">In addition, </w:t>
      </w:r>
      <w:proofErr w:type="spellStart"/>
      <w:r w:rsidR="00B63548" w:rsidRPr="00C62090">
        <w:rPr>
          <w:i/>
          <w:iCs/>
        </w:rPr>
        <w:t>Iwasa</w:t>
      </w:r>
      <w:proofErr w:type="spellEnd"/>
      <w:r w:rsidR="00B63548" w:rsidRPr="00C62090">
        <w:rPr>
          <w:i/>
          <w:iCs/>
        </w:rPr>
        <w:t xml:space="preserve"> et al</w:t>
      </w:r>
      <w:r w:rsidR="00B63548" w:rsidRPr="00C62090">
        <w:t xml:space="preserve">. performed a study in 1998 evaluating magnetization transfer contrast of different brain regions between control and cirrhotic patients and found abnormal magnetization transfer ratio in otherwise normal appearing cerebral regions </w:t>
      </w:r>
      <w:r w:rsidR="00B63548" w:rsidRPr="00C62090">
        <w:fldChar w:fldCharType="begin"/>
      </w:r>
      <w:r w:rsidR="00C62090">
        <w:instrText xml:space="preserve"> ADDIN EN.CITE &lt;EndNote&gt;&lt;Cite&gt;&lt;Author&gt;Iwasa&lt;/Author&gt;&lt;Year&gt;1999&lt;/Year&gt;&lt;RecNum&gt;97&lt;/RecNum&gt;&lt;DisplayText&gt;&lt;style face="superscript"&gt;11&lt;/style&gt;&lt;/DisplayText&gt;&lt;record&gt;&lt;rec-number&gt;97&lt;/rec-number&gt;&lt;foreign-keys&gt;&lt;key app="EN" db-id="0tedww2we9dfa9e02sqxs9z4revd5pafafd5" timestamp="1569536402"&gt;97&lt;/key&gt;&lt;/foreign-keys&gt;&lt;ref-type name="Journal Article"&gt;17&lt;/ref-type&gt;&lt;contributors&gt;&lt;authors&gt;&lt;author&gt;Iwasa, M.&lt;/author&gt;&lt;author&gt;Kinosada, Y.&lt;/author&gt;&lt;author&gt;Nakatsuka, A.&lt;/author&gt;&lt;author&gt;Watanabe, S.&lt;/author&gt;&lt;author&gt;Adachi, Y.&lt;/author&gt;&lt;/authors&gt;&lt;/contributors&gt;&lt;auth-address&gt;Third Department of Internal Medicine, Mie University School of Medicine, Tsu City, Japan.&lt;/auth-address&gt;&lt;titles&gt;&lt;title&gt;Magnetization transfer contrast of various regions of the brain in liver cirrhosis&lt;/title&gt;&lt;secondary-title&gt;AJNR Am J Neuroradiol&lt;/secondary-title&gt;&lt;/titles&gt;&lt;periodical&gt;&lt;full-title&gt;AJNR Am J Neuroradiol&lt;/full-title&gt;&lt;/periodical&gt;&lt;pages&gt;652-4&lt;/pages&gt;&lt;volume&gt;20&lt;/volume&gt;&lt;number&gt;4&lt;/number&gt;&lt;edition&gt;1999/05/13&lt;/edition&gt;&lt;keywords&gt;&lt;keyword&gt;Brain/*pathology&lt;/keyword&gt;&lt;keyword&gt;Case-Control Studies&lt;/keyword&gt;&lt;keyword&gt;Female&lt;/keyword&gt;&lt;keyword&gt;Globus Pallidus/pathology&lt;/keyword&gt;&lt;keyword&gt;Hepatitis B/pathology&lt;/keyword&gt;&lt;keyword&gt;Hepatitis C/pathology&lt;/keyword&gt;&lt;keyword&gt;Hippocampus/pathology&lt;/keyword&gt;&lt;keyword&gt;Humans&lt;/keyword&gt;&lt;keyword&gt;Liver Cirrhosis/*pathology/virology&lt;/keyword&gt;&lt;keyword&gt;Liver Cirrhosis, Alcoholic/pathology&lt;/keyword&gt;&lt;keyword&gt;Magnetic Resonance Imaging/*methods&lt;/keyword&gt;&lt;keyword&gt;Male&lt;/keyword&gt;&lt;keyword&gt;Middle Aged&lt;/keyword&gt;&lt;keyword&gt;Parietal Lobe/pathology&lt;/keyword&gt;&lt;keyword&gt;Putamen/pathology&lt;/keyword&gt;&lt;keyword&gt;Thalamic Nuclei/pathology&lt;/keyword&gt;&lt;keyword&gt;Thalamus/pathology&lt;/keyword&gt;&lt;/keywords&gt;&lt;dates&gt;&lt;year&gt;1999&lt;/year&gt;&lt;pub-dates&gt;&lt;date&gt;Apr&lt;/date&gt;&lt;/pub-dates&gt;&lt;/dates&gt;&lt;isbn&gt;0195-6108 (Print)&amp;#xD;0195-6108 (Linking)&lt;/isbn&gt;&lt;accession-num&gt;10319977&lt;/accession-num&gt;&lt;urls&gt;&lt;related-urls&gt;&lt;url&gt;https://www.ncbi.nlm.nih.gov/pubmed/10319977&lt;/url&gt;&lt;url&gt;http://www.ajnr.org/content/ajnr/20/4/652.full.pdf&lt;/url&gt;&lt;/related-urls&gt;&lt;/urls&gt;&lt;/record&gt;&lt;/Cite&gt;&lt;/EndNote&gt;</w:instrText>
      </w:r>
      <w:r w:rsidR="00B63548" w:rsidRPr="00C62090">
        <w:fldChar w:fldCharType="separate"/>
      </w:r>
      <w:r w:rsidR="00C62090" w:rsidRPr="00C62090">
        <w:rPr>
          <w:noProof/>
          <w:vertAlign w:val="superscript"/>
        </w:rPr>
        <w:t>11</w:t>
      </w:r>
      <w:r w:rsidR="00B63548" w:rsidRPr="00C62090">
        <w:fldChar w:fldCharType="end"/>
      </w:r>
      <w:r w:rsidR="00B63548" w:rsidRPr="00C62090">
        <w:t>.</w:t>
      </w:r>
    </w:p>
    <w:p w14:paraId="5EB10878" w14:textId="1AB98C91" w:rsidR="00AB2A30" w:rsidRPr="00C62090" w:rsidRDefault="00F87674" w:rsidP="002F0E32">
      <w:pPr>
        <w:ind w:firstLine="720"/>
      </w:pPr>
      <w:r w:rsidRPr="00C62090">
        <w:t>T1 SI increase between cirrhosis and controls for all the evaluated brain regions</w:t>
      </w:r>
      <w:r w:rsidR="002F0E32" w:rsidRPr="00C62090">
        <w:t xml:space="preserve"> </w:t>
      </w:r>
      <w:r w:rsidRPr="00C62090">
        <w:t>indicates widespread manganese deposition beyond areas typically associated with cirrhosis in imaging studies.</w:t>
      </w:r>
      <w:r w:rsidR="002F0E32" w:rsidRPr="00C62090">
        <w:t xml:space="preserve"> </w:t>
      </w:r>
      <w:r w:rsidR="00BE3B65" w:rsidRPr="00C62090">
        <w:t xml:space="preserve">This raises the question of why other studies have not reported T1 signal abnormalities outside the basal ganglia. </w:t>
      </w:r>
      <w:r w:rsidR="00B63548" w:rsidRPr="00C62090">
        <w:t xml:space="preserve">The manganese concentrations are highest in the basal ganglia and T1 </w:t>
      </w:r>
      <w:r w:rsidR="002F0E32" w:rsidRPr="00C62090">
        <w:t>SI increase</w:t>
      </w:r>
      <w:r w:rsidR="00B63548" w:rsidRPr="00C62090">
        <w:t xml:space="preserve"> is most apparent in this location, likely explaining why imaging studies have focused on this region as a marker of cirrhosis. Studies</w:t>
      </w:r>
      <w:r w:rsidR="00BE3B65" w:rsidRPr="00C62090">
        <w:t xml:space="preserve"> were </w:t>
      </w:r>
      <w:r w:rsidR="00B63548" w:rsidRPr="00C62090">
        <w:t xml:space="preserve">then </w:t>
      </w:r>
      <w:r w:rsidR="00BE3B65" w:rsidRPr="00C62090">
        <w:t xml:space="preserve">limited in their ability to identify diffuse signal changes since they utilized background tissue signal as a normalization factor to create intensity ratios for the basal ganglia. </w:t>
      </w:r>
      <w:r w:rsidR="00B63548" w:rsidRPr="00C62090">
        <w:t xml:space="preserve">This normalization is necessary in </w:t>
      </w:r>
      <w:r w:rsidR="00BE3B65" w:rsidRPr="00C62090">
        <w:t xml:space="preserve">clinical studies </w:t>
      </w:r>
      <w:r w:rsidR="00B63548" w:rsidRPr="00C62090">
        <w:t xml:space="preserve">that </w:t>
      </w:r>
      <w:r w:rsidR="00BE3B65" w:rsidRPr="00C62090">
        <w:t xml:space="preserve">include images obtained on different scanners that make direct comparison of intensity values unreliable. </w:t>
      </w:r>
      <w:r w:rsidR="00B63548" w:rsidRPr="00C62090">
        <w:t>Since all areas exhibited some degree of T1 signal intensity change, only areas with even more exaggerated differences can therefore be identified. Unfortunately, even for the basal ganglia, this still can alter the nature of associations or cause a decrease in statistical power as the normalization factor is also impacted by the disease process being studied.  Our findings therefor</w:t>
      </w:r>
      <w:r w:rsidR="002F0E32" w:rsidRPr="00C62090">
        <w:t>e</w:t>
      </w:r>
      <w:r w:rsidR="00B63548" w:rsidRPr="00C62090">
        <w:t xml:space="preserve"> point to limitations of the current clinical approach to evaluation of SI using ratios for evaluation of diffuse disease processes.  </w:t>
      </w:r>
    </w:p>
    <w:p w14:paraId="4653B550" w14:textId="7CCCE1BC" w:rsidR="00606362" w:rsidRPr="00C62090" w:rsidRDefault="00A07313" w:rsidP="002F0E32">
      <w:pPr>
        <w:ind w:firstLine="720"/>
      </w:pPr>
      <w:r w:rsidRPr="00C62090">
        <w:t xml:space="preserve">The imaging software, </w:t>
      </w:r>
      <w:r w:rsidR="00AB2A30" w:rsidRPr="00C62090">
        <w:t>FreeSurfer</w:t>
      </w:r>
      <w:r w:rsidRPr="00C62090">
        <w:t>,</w:t>
      </w:r>
      <w:r w:rsidR="00AB2A30" w:rsidRPr="00C62090">
        <w:t xml:space="preserve"> provides some degree of standardization by performing automatic correction and standardization of image intensity values</w:t>
      </w:r>
      <w:r w:rsidR="00B23306" w:rsidRPr="00C62090">
        <w:fldChar w:fldCharType="begin"/>
      </w:r>
      <w:r w:rsidR="00C62090">
        <w:instrText xml:space="preserve"> ADDIN EN.CITE &lt;EndNote&gt;&lt;Cite&gt;&lt;Author&gt;Dale&lt;/Author&gt;&lt;Year&gt;1999&lt;/Year&gt;&lt;RecNum&gt;6&lt;/RecNum&gt;&lt;DisplayText&gt;&lt;style face="superscript"&gt;10&lt;/style&gt;&lt;/DisplayText&gt;&lt;record&gt;&lt;rec-number&gt;6&lt;/rec-number&gt;&lt;foreign-keys&gt;&lt;key app="EN" db-id="0tedww2we9dfa9e02sqxs9z4revd5pafafd5" timestamp="1533767224"&gt;6&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B23306" w:rsidRPr="00C62090">
        <w:fldChar w:fldCharType="separate"/>
      </w:r>
      <w:r w:rsidR="00C62090" w:rsidRPr="00C62090">
        <w:rPr>
          <w:noProof/>
          <w:vertAlign w:val="superscript"/>
        </w:rPr>
        <w:t>10</w:t>
      </w:r>
      <w:r w:rsidR="00B23306" w:rsidRPr="00C62090">
        <w:fldChar w:fldCharType="end"/>
      </w:r>
      <w:r w:rsidR="00AB2A30" w:rsidRPr="00C62090">
        <w:t>; analyzing signal intensities across scanners will likely require more standardization such as with the use of phantoms and may still require scanner specific reference ranges.  New imaging sequences such as synthetic MRI</w:t>
      </w:r>
      <w:r w:rsidR="00AB2A30" w:rsidRPr="00C62090">
        <w:fldChar w:fldCharType="begin">
          <w:fldData xml:space="preserve">PEVuZE5vdGU+PENpdGU+PEF1dGhvcj5UYW5lbmJhdW08L0F1dGhvcj48WWVhcj4yMDE3PC9ZZWFy
PjxSZWNOdW0+MTI0PC9SZWNOdW0+PERpc3BsYXlUZXh0PjxzdHlsZSBmYWNlPSJzdXBlcnNjcmlw
dCI+MTI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C62090">
        <w:instrText xml:space="preserve"> ADDIN EN.CITE </w:instrText>
      </w:r>
      <w:r w:rsidR="00C62090">
        <w:fldChar w:fldCharType="begin">
          <w:fldData xml:space="preserve">PEVuZE5vdGU+PENpdGU+PEF1dGhvcj5UYW5lbmJhdW08L0F1dGhvcj48WWVhcj4yMDE3PC9ZZWFy
PjxSZWNOdW0+MTI0PC9SZWNOdW0+PERpc3BsYXlUZXh0PjxzdHlsZSBmYWNlPSJzdXBlcnNjcmlw
dCI+MTI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C62090">
        <w:instrText xml:space="preserve"> ADDIN EN.CITE.DATA </w:instrText>
      </w:r>
      <w:r w:rsidR="00C62090">
        <w:fldChar w:fldCharType="end"/>
      </w:r>
      <w:r w:rsidR="00AB2A30" w:rsidRPr="00C62090">
        <w:fldChar w:fldCharType="separate"/>
      </w:r>
      <w:r w:rsidR="00C62090" w:rsidRPr="00C62090">
        <w:rPr>
          <w:noProof/>
          <w:vertAlign w:val="superscript"/>
        </w:rPr>
        <w:t>12</w:t>
      </w:r>
      <w:r w:rsidR="00AB2A30" w:rsidRPr="00C62090">
        <w:fldChar w:fldCharType="end"/>
      </w:r>
      <w:r w:rsidR="00AB2A30" w:rsidRPr="00C62090">
        <w:t xml:space="preserve"> which provide T1 and T2 quantification may excel at identifying manganese related T1 shortening. </w:t>
      </w:r>
      <w:r w:rsidR="00D66901" w:rsidRPr="00C62090">
        <w:t xml:space="preserve">Automatic identification of T1 SI increase allows for a simple, yet rapid diagnosis and characterization of manganese deposition in advanced liver disease and other pathologies using a relatively ubiquitous imaging modality. Several issues will need to be addressed for widespread clinical adoption.  </w:t>
      </w:r>
      <w:r w:rsidR="00B95B08" w:rsidRPr="00C62090">
        <w:t xml:space="preserve">The automated approach used in this study to identify T1 shortening will also reflect gadolinium deposition that may occur after MRI scans </w:t>
      </w:r>
      <w:r w:rsidR="00B95B08" w:rsidRPr="00C62090">
        <w:lastRenderedPageBreak/>
        <w:t xml:space="preserve">with contrast </w:t>
      </w:r>
      <w:r w:rsidR="00ED4846" w:rsidRPr="00C62090">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Ez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C62090">
        <w:instrText xml:space="preserve"> ADDIN EN.CITE </w:instrText>
      </w:r>
      <w:r w:rsidR="00C62090">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Ez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C62090">
        <w:instrText xml:space="preserve"> ADDIN EN.CITE.DATA </w:instrText>
      </w:r>
      <w:r w:rsidR="00C62090">
        <w:fldChar w:fldCharType="end"/>
      </w:r>
      <w:r w:rsidR="00ED4846" w:rsidRPr="00C62090">
        <w:fldChar w:fldCharType="separate"/>
      </w:r>
      <w:r w:rsidR="00C62090" w:rsidRPr="00C62090">
        <w:rPr>
          <w:noProof/>
          <w:vertAlign w:val="superscript"/>
        </w:rPr>
        <w:t>13</w:t>
      </w:r>
      <w:r w:rsidR="00ED4846" w:rsidRPr="00C62090">
        <w:fldChar w:fldCharType="end"/>
      </w:r>
      <w:r w:rsidR="00B95B08" w:rsidRPr="00C62090">
        <w:t xml:space="preserve">.  </w:t>
      </w:r>
      <w:r w:rsidR="00AD320D" w:rsidRPr="00C62090">
        <w:t>Th</w:t>
      </w:r>
      <w:r w:rsidR="00221839" w:rsidRPr="00C62090">
        <w:t>is was not an issue in our current study as our</w:t>
      </w:r>
      <w:r w:rsidR="00AD320D" w:rsidRPr="00C62090">
        <w:t xml:space="preserve"> </w:t>
      </w:r>
      <w:r w:rsidR="00E36F58" w:rsidRPr="00C62090">
        <w:t xml:space="preserve">participants were followed clinically with ultrasound and CT </w:t>
      </w:r>
      <w:r w:rsidR="00221839" w:rsidRPr="00C62090">
        <w:t xml:space="preserve">for surveillance of hepatocellular cancer </w:t>
      </w:r>
      <w:r w:rsidR="00E36F58" w:rsidRPr="00C62090">
        <w:t xml:space="preserve">and had not received gadolinium.  </w:t>
      </w:r>
      <w:r w:rsidR="00221839" w:rsidRPr="00C62090">
        <w:t>Our practice follows the c</w:t>
      </w:r>
      <w:r w:rsidR="00E36F58" w:rsidRPr="00C62090">
        <w:t xml:space="preserve">urrent American Association for the Study of Liver Diseases guidelines </w:t>
      </w:r>
      <w:r w:rsidR="00221839" w:rsidRPr="00C62090">
        <w:t xml:space="preserve">that </w:t>
      </w:r>
      <w:r w:rsidR="00E36F58" w:rsidRPr="00C62090">
        <w:t>favor ultrasound rather than gadolinium-contrast for surveillance for hepatocellular carcinoma in patients with cirrhosis</w:t>
      </w:r>
      <w:r w:rsidR="00ED4846" w:rsidRPr="00C62090">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E0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C62090">
        <w:instrText xml:space="preserve"> ADDIN EN.CITE </w:instrText>
      </w:r>
      <w:r w:rsidR="00C62090">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E0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C62090">
        <w:instrText xml:space="preserve"> ADDIN EN.CITE.DATA </w:instrText>
      </w:r>
      <w:r w:rsidR="00C62090">
        <w:fldChar w:fldCharType="end"/>
      </w:r>
      <w:r w:rsidR="00ED4846" w:rsidRPr="00C62090">
        <w:fldChar w:fldCharType="separate"/>
      </w:r>
      <w:r w:rsidR="00C62090" w:rsidRPr="00C62090">
        <w:rPr>
          <w:noProof/>
          <w:vertAlign w:val="superscript"/>
        </w:rPr>
        <w:t>14</w:t>
      </w:r>
      <w:r w:rsidR="00ED4846" w:rsidRPr="00C62090">
        <w:fldChar w:fldCharType="end"/>
      </w:r>
      <w:r w:rsidR="00E36F58" w:rsidRPr="00C62090">
        <w:t xml:space="preserve">.  </w:t>
      </w:r>
      <w:r w:rsidR="00BB7804" w:rsidRPr="00C62090">
        <w:t xml:space="preserve">Confounding due to effects of gadolinium </w:t>
      </w:r>
      <w:r w:rsidR="00D66901" w:rsidRPr="00C62090">
        <w:t>may be</w:t>
      </w:r>
      <w:r w:rsidR="00EA73A9" w:rsidRPr="00C62090">
        <w:t xml:space="preserve"> less of an issue </w:t>
      </w:r>
      <w:r w:rsidR="000F149C" w:rsidRPr="00C62090">
        <w:t xml:space="preserve">in the future </w:t>
      </w:r>
      <w:r w:rsidR="00EA73A9" w:rsidRPr="00C62090">
        <w:t xml:space="preserve">as </w:t>
      </w:r>
      <w:r w:rsidR="00DA1971" w:rsidRPr="00C62090">
        <w:t>linear contrast agents</w:t>
      </w:r>
      <w:r w:rsidR="00BB7804" w:rsidRPr="00C62090">
        <w:t xml:space="preserve"> implicated in tissue deposition</w:t>
      </w:r>
      <w:r w:rsidR="00D848EE" w:rsidRPr="00C62090">
        <w:t xml:space="preserve"> </w:t>
      </w:r>
      <w:r w:rsidR="00D848EE" w:rsidRPr="00C62090">
        <w:fldChar w:fldCharType="begin"/>
      </w:r>
      <w:r w:rsidR="00C62090">
        <w:instrText xml:space="preserve"> ADDIN EN.CITE &lt;EndNote&gt;&lt;Cite&gt;&lt;Author&gt;Choi&lt;/Author&gt;&lt;Year&gt;2019&lt;/Year&gt;&lt;RecNum&gt;2207&lt;/RecNum&gt;&lt;DisplayText&gt;&lt;style face="superscript"&gt;15&lt;/style&gt;&lt;/DisplayText&gt;&lt;record&gt;&lt;rec-number&gt;2207&lt;/rec-number&gt;&lt;foreign-keys&gt;&lt;key app="EN" db-id="90epv209k2sseaezrt1psvvnevadsetaz20s" timestamp="1564684389"&gt;2207&lt;/key&gt;&lt;/foreign-keys&gt;&lt;ref-type name="Journal Article"&gt;17&lt;/ref-type&gt;&lt;contributors&gt;&lt;authors&gt;&lt;author&gt;Choi, Jin Woo&lt;/author&gt;&lt;author&gt;Moon, Won-Jin&lt;/author&gt;&lt;/authors&gt;&lt;/contributors&gt;&lt;titles&gt;&lt;title&gt;Gadolinium Deposition in the Brain: Current Updates&lt;/title&gt;&lt;secondary-title&gt;Korean journal of radiology&lt;/secondary-title&gt;&lt;alt-title&gt;Korean J Radiol&lt;/alt-title&gt;&lt;/titles&gt;&lt;periodical&gt;&lt;full-title&gt;Korean journal of radiology&lt;/full-title&gt;&lt;abbr-1&gt;Korean J Radiol&lt;/abbr-1&gt;&lt;/periodical&gt;&lt;alt-periodical&gt;&lt;full-title&gt;Korean journal of radiology&lt;/full-title&gt;&lt;abbr-1&gt;Korean J Radiol&lt;/abbr-1&gt;&lt;/alt-periodical&gt;&lt;pages&gt;134-147&lt;/pages&gt;&lt;volume&gt;20&lt;/volume&gt;&lt;number&gt;1&lt;/number&gt;&lt;edition&gt;2018/12/27&lt;/edition&gt;&lt;keywords&gt;&lt;keyword&gt;*Brain deposition&lt;/keyword&gt;&lt;keyword&gt;*Chelating ligand&lt;/keyword&gt;&lt;keyword&gt;*Deposition mechanism&lt;/keyword&gt;&lt;keyword&gt;*Gadoilnium&lt;/keyword&gt;&lt;keyword&gt;*Ministry of Food and Drug Safety in Korea&lt;/keyword&gt;&lt;keyword&gt;*Pharmacovigilance and Risk Assessment Committee&lt;/keyword&gt;&lt;keyword&gt;*Thermodynamic stability&lt;/keyword&gt;&lt;/keywords&gt;&lt;dates&gt;&lt;year&gt;2019&lt;/year&gt;&lt;/dates&gt;&lt;publisher&gt;The Korean Society of Radiology&lt;/publisher&gt;&lt;isbn&gt;2005-8330&amp;#xD;1229-6929&lt;/isbn&gt;&lt;accession-num&gt;30627029&lt;/accession-num&gt;&lt;urls&gt;&lt;related-urls&gt;&lt;url&gt;https://www.ncbi.nlm.nih.gov/pubmed/30627029&lt;/url&gt;&lt;url&gt;https://www.ncbi.nlm.nih.gov/pmc/articles/PMC6315073/&lt;/url&gt;&lt;/related-urls&gt;&lt;/urls&gt;&lt;electronic-resource-num&gt;10.3348/kjr.2018.0356&lt;/electronic-resource-num&gt;&lt;remote-database-name&gt;PubMed&lt;/remote-database-name&gt;&lt;language&gt;eng&lt;/language&gt;&lt;/record&gt;&lt;/Cite&gt;&lt;/EndNote&gt;</w:instrText>
      </w:r>
      <w:r w:rsidR="00D848EE" w:rsidRPr="00C62090">
        <w:fldChar w:fldCharType="separate"/>
      </w:r>
      <w:r w:rsidR="00C62090" w:rsidRPr="00C62090">
        <w:rPr>
          <w:noProof/>
          <w:vertAlign w:val="superscript"/>
        </w:rPr>
        <w:t>15</w:t>
      </w:r>
      <w:r w:rsidR="00D848EE" w:rsidRPr="00C62090">
        <w:fldChar w:fldCharType="end"/>
      </w:r>
      <w:r w:rsidR="00BB7804" w:rsidRPr="00C62090">
        <w:t xml:space="preserve"> are replaced with m</w:t>
      </w:r>
      <w:r w:rsidR="00EA73A9" w:rsidRPr="00C62090">
        <w:t xml:space="preserve">acrocyclic agents.  </w:t>
      </w:r>
    </w:p>
    <w:p w14:paraId="5B77FBEA" w14:textId="41CBD7DB" w:rsidR="00362949" w:rsidRPr="00C62090" w:rsidRDefault="00221839" w:rsidP="00AB2A30">
      <w:pPr>
        <w:ind w:firstLine="720"/>
      </w:pPr>
      <w:r w:rsidRPr="00C62090">
        <w:t>In this study, we are able to assess T1 intensity for individual regions as we used the same scanner and the same sequence.  FSPGR technique provides high-resolution images needed for automatic segmentation.  This sequence has different signal characteristics compared to standard spin echo sequences typically obtained in the clinic and may be more sensitive to the effects of T1 shortening related to manganese, similar to what has been reported for detection of gadolinium</w:t>
      </w:r>
      <w:r w:rsidRPr="00C62090">
        <w:fldChar w:fldCharType="begin"/>
      </w:r>
      <w:r w:rsidR="00C62090">
        <w:instrText xml:space="preserve"> ADDIN EN.CITE &lt;EndNote&gt;&lt;Cite&gt;&lt;Author&gt;Crombé&lt;/Author&gt;&lt;Year&gt;2015&lt;/Year&gt;&lt;RecNum&gt;2208&lt;/RecNum&gt;&lt;DisplayText&gt;&lt;style face="superscript"&gt;16&lt;/style&gt;&lt;/DisplayText&gt;&lt;record&gt;&lt;rec-number&gt;2208&lt;/rec-number&gt;&lt;foreign-keys&gt;&lt;key app="EN" db-id="90epv209k2sseaezrt1psvvnevadsetaz20s" timestamp="1564684552"&gt;2208&lt;/key&gt;&lt;/foreign-keys&gt;&lt;ref-type name="Journal Article"&gt;17&lt;/ref-type&gt;&lt;contributors&gt;&lt;authors&gt;&lt;author&gt;Crombé, A.&lt;/author&gt;&lt;author&gt;Saranathan, M.&lt;/author&gt;&lt;author&gt;Ruet, A.&lt;/author&gt;&lt;author&gt;Durieux, M.&lt;/author&gt;&lt;author&gt;de Roquefeuil, E.&lt;/author&gt;&lt;author&gt;Ouallet, J.C.&lt;/author&gt;&lt;author&gt;Brochet, B.&lt;/author&gt;&lt;author&gt;Dousset, V.&lt;/author&gt;&lt;author&gt;Tourdias, T.&lt;/author&gt;&lt;/authors&gt;&lt;/contributors&gt;&lt;titles&gt;&lt;title&gt;MS Lesions Are Better Detected with 3D T1 Gradient-Echo Than with 2D T1 Spin-Echo Gadolinium-Enhanced Imaging at 3T&lt;/title&gt;&lt;secondary-title&gt;American Journal of Neuroradiology&lt;/secondary-title&gt;&lt;/titles&gt;&lt;periodical&gt;&lt;full-title&gt;American Journal of Neuroradiology&lt;/full-title&gt;&lt;abbr-1&gt;Am J Neuroradiol&lt;/abbr-1&gt;&lt;/periodical&gt;&lt;pages&gt;501-507&lt;/pages&gt;&lt;volume&gt;36&lt;/volume&gt;&lt;number&gt;3&lt;/number&gt;&lt;dates&gt;&lt;year&gt;2015&lt;/year&gt;&lt;/dates&gt;&lt;urls&gt;&lt;related-urls&gt;&lt;url&gt;http://www.ajnr.org/content/ajnr/36/3/501.full.pdf&lt;/url&gt;&lt;/related-urls&gt;&lt;/urls&gt;&lt;electronic-resource-num&gt;10.3174/ajnr.A4152&lt;/electronic-resource-num&gt;&lt;/record&gt;&lt;/Cite&gt;&lt;/EndNote&gt;</w:instrText>
      </w:r>
      <w:r w:rsidRPr="00C62090">
        <w:fldChar w:fldCharType="separate"/>
      </w:r>
      <w:r w:rsidR="00C62090" w:rsidRPr="00C62090">
        <w:rPr>
          <w:noProof/>
          <w:vertAlign w:val="superscript"/>
        </w:rPr>
        <w:t>16</w:t>
      </w:r>
      <w:r w:rsidRPr="00C62090">
        <w:fldChar w:fldCharType="end"/>
      </w:r>
      <w:r w:rsidRPr="00C62090">
        <w:t xml:space="preserve">.  </w:t>
      </w:r>
      <w:r w:rsidR="00E31257" w:rsidRPr="00C62090">
        <w:t xml:space="preserve">Further work is needed to determine the sensitivity of different T1 weighted sequences in identifying manganese.  </w:t>
      </w:r>
      <w:r w:rsidRPr="00C62090">
        <w:t>Additionally, we used T1 signal intensity values generated as part of the Freesurfer image analysis pipeline, which normalizes images intensity to further minimize remaining technical differences and corrects for fluctuations in signal intensity that may interfere with intensity-based segmentation</w:t>
      </w:r>
      <w:r w:rsidRPr="00C62090">
        <w:fldChar w:fldCharType="begin"/>
      </w:r>
      <w:r w:rsidR="00C62090">
        <w:instrText xml:space="preserve"> ADDIN EN.CITE &lt;EndNote&gt;&lt;Cite&gt;&lt;Author&gt;Reuter&lt;/Author&gt;&lt;Year&gt;2012&lt;/Year&gt;&lt;RecNum&gt;0&lt;/RecNum&gt;&lt;IDText&gt;Within-subject template estimation for unbiased longitudinal image analysis&lt;/IDText&gt;&lt;DisplayText&gt;&lt;style face="superscript"&gt;17&lt;/style&gt;&lt;/DisplayText&gt;&lt;record&gt;&lt;dates&gt;&lt;pub-dates&gt;&lt;date&gt;Jul 16&lt;/date&gt;&lt;/pub-dates&gt;&lt;year&gt;2012&lt;/year&gt;&lt;/dates&gt;&lt;keywords&gt;&lt;keyword&gt;*Algorithms&lt;/keyword&gt;&lt;keyword&gt;Brain/*anatomy &amp;amp; histology/*physiology&lt;/keyword&gt;&lt;keyword&gt;Humans&lt;/keyword&gt;&lt;keyword&gt;Image Interpretation, Computer-Assisted/*methods&lt;/keyword&gt;&lt;keyword&gt;Magnetic Resonance Imaging/*methods&lt;/keyword&gt;&lt;/keywords&gt;&lt;isbn&gt;1053-8119&lt;/isbn&gt;&lt;custom2&gt;PMC3389460&lt;/custom2&gt;&lt;titles&gt;&lt;title&gt;Within-subject template estimation for unbiased longitudinal image analysis&lt;/title&gt;&lt;secondary-title&gt;Neuroimage&lt;/secondary-title&gt;&lt;/titles&gt;&lt;pages&gt;1402-18&lt;/pages&gt;&lt;number&gt;4&lt;/number&gt;&lt;contributors&gt;&lt;authors&gt;&lt;author&gt;Reuter, M.&lt;/author&gt;&lt;author&gt;Schmansky, N. J.&lt;/author&gt;&lt;author&gt;Rosas, H. D.&lt;/author&gt;&lt;author&gt;Fischl, B.&lt;/author&gt;&lt;/authors&gt;&lt;/contributors&gt;&lt;edition&gt;2012/03/21&lt;/edition&gt;&lt;language&gt;eng&lt;/language&gt;&lt;added-date format="utc"&gt;1565571828&lt;/added-date&gt;&lt;ref-type name="Journal Article"&gt;17&lt;/ref-type&gt;&lt;auth-address&gt;Massachusetts General Hospital/Harvard Medical School, Boston, MA, USA. mreuter@nmr.mgh.harvard.edu&lt;/auth-address&gt;&lt;remote-database-provider&gt;NLM&lt;/remote-database-provider&gt;&lt;rec-number&gt;163&lt;/rec-number&gt;&lt;last-updated-date format="utc"&gt;1565571828&lt;/last-updated-date&gt;&lt;accession-num&gt;22430496&lt;/accession-num&gt;&lt;custom6&gt;NIHMS363223&lt;/custom6&gt;&lt;electronic-resource-num&gt;10.1016/j.neuroimage.2012.02.084&lt;/electronic-resource-num&gt;&lt;volume&gt;61&lt;/volume&gt;&lt;/record&gt;&lt;/Cite&gt;&lt;/EndNote&gt;</w:instrText>
      </w:r>
      <w:r w:rsidRPr="00C62090">
        <w:fldChar w:fldCharType="separate"/>
      </w:r>
      <w:r w:rsidR="00C62090" w:rsidRPr="00C62090">
        <w:rPr>
          <w:noProof/>
          <w:vertAlign w:val="superscript"/>
        </w:rPr>
        <w:t>17</w:t>
      </w:r>
      <w:r w:rsidRPr="00C62090">
        <w:fldChar w:fldCharType="end"/>
      </w:r>
      <w:r w:rsidRPr="00C62090">
        <w:t xml:space="preserve">.  </w:t>
      </w:r>
      <w:r w:rsidR="00EB036B" w:rsidRPr="00C62090">
        <w:t xml:space="preserve">A </w:t>
      </w:r>
      <w:r w:rsidRPr="00C62090">
        <w:t>standardized</w:t>
      </w:r>
      <w:r w:rsidR="00EB036B" w:rsidRPr="00C62090">
        <w:t xml:space="preserve"> approach </w:t>
      </w:r>
      <w:r w:rsidRPr="00C62090">
        <w:t xml:space="preserve">to generating signal intensities of MRI images is </w:t>
      </w:r>
      <w:r w:rsidR="002F0E32" w:rsidRPr="00C62090">
        <w:t>needed</w:t>
      </w:r>
      <w:r w:rsidRPr="00C62090">
        <w:t xml:space="preserve"> to help </w:t>
      </w:r>
      <w:r w:rsidR="00EB036B" w:rsidRPr="00C62090">
        <w:t xml:space="preserve">facilitate clinical use across different scanners </w:t>
      </w:r>
      <w:r w:rsidRPr="00C62090">
        <w:t xml:space="preserve">which </w:t>
      </w:r>
      <w:r w:rsidR="00EB036B" w:rsidRPr="00C62090">
        <w:t>may involve standardizing T1 values using a phantom scanned at each site</w:t>
      </w:r>
      <w:r w:rsidR="0074127F" w:rsidRPr="00C62090">
        <w:t xml:space="preserve">. </w:t>
      </w:r>
      <w:r w:rsidR="00EB036B" w:rsidRPr="00C62090">
        <w:t xml:space="preserve">Alternatively, newer synthetic MRI sequences calculate T1 and T2 relaxation which are objective properties that should not vary between scanners given appropriate quality controls.  </w:t>
      </w:r>
    </w:p>
    <w:p w14:paraId="10199DE6" w14:textId="77777777" w:rsidR="00362949" w:rsidRPr="00C62090" w:rsidRDefault="00362949" w:rsidP="00AB2A30"/>
    <w:p w14:paraId="2621FE71" w14:textId="78DACF94" w:rsidR="00136220" w:rsidRPr="00C62090" w:rsidRDefault="00362949" w:rsidP="00136220">
      <w:r w:rsidRPr="00C62090">
        <w:t>Conclusion:</w:t>
      </w:r>
    </w:p>
    <w:p w14:paraId="53D16BC9" w14:textId="1592F995" w:rsidR="00E46963" w:rsidRPr="00C62090" w:rsidRDefault="00136220" w:rsidP="00E46963">
      <w:pPr>
        <w:rPr>
          <w:color w:val="2D3139"/>
          <w:shd w:val="clear" w:color="auto" w:fill="FFFFFF"/>
        </w:rPr>
      </w:pPr>
      <w:r w:rsidRPr="00C62090">
        <w:rPr>
          <w:color w:val="2D3139"/>
          <w:shd w:val="clear" w:color="auto" w:fill="FFFFFF"/>
        </w:rPr>
        <w:t>We identified increased T1 SI, indicating Mn deposition, in the cerebral white matter and the brainstem as well as in the globus pallidus and putamen.  Our findings are consistent with pathology studies showing global Mn deposition</w:t>
      </w:r>
      <w:r w:rsidRPr="00C62090">
        <w:rPr>
          <w:color w:val="2D3139"/>
          <w:shd w:val="clear" w:color="auto" w:fill="FFFFFF"/>
        </w:rPr>
        <w:fldChar w:fldCharType="begin">
          <w:fldData xml:space="preserve">PEVuZE5vdGU+PENpdGU+PEF1dGhvcj5NYWVkYTwvQXV0aG9yPjxZZWFyPjE5OTc8L1llYXI+PFJl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</w:fldData>
        </w:fldChar>
      </w:r>
      <w:r w:rsidR="00C62090">
        <w:rPr>
          <w:color w:val="2D3139"/>
          <w:shd w:val="clear" w:color="auto" w:fill="FFFFFF"/>
        </w:rPr>
        <w:instrText xml:space="preserve"> ADDIN EN.CITE </w:instrText>
      </w:r>
      <w:r w:rsidR="00C62090">
        <w:rPr>
          <w:color w:val="2D3139"/>
          <w:shd w:val="clear" w:color="auto" w:fill="FFFFFF"/>
        </w:rPr>
        <w:fldChar w:fldCharType="begin">
          <w:fldData xml:space="preserve">PEVuZE5vdGU+PENpdGU+PEF1dGhvcj5NYWVkYTwvQXV0aG9yPjxZZWFyPjE5OTc8L1llYXI+PFJl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</w:fldData>
        </w:fldChar>
      </w:r>
      <w:r w:rsidR="00C62090">
        <w:rPr>
          <w:color w:val="2D3139"/>
          <w:shd w:val="clear" w:color="auto" w:fill="FFFFFF"/>
        </w:rPr>
        <w:instrText xml:space="preserve"> ADDIN EN.CITE.DATA </w:instrText>
      </w:r>
      <w:r w:rsidR="00C62090">
        <w:rPr>
          <w:color w:val="2D3139"/>
          <w:shd w:val="clear" w:color="auto" w:fill="FFFFFF"/>
        </w:rPr>
      </w:r>
      <w:r w:rsidR="00C62090">
        <w:rPr>
          <w:color w:val="2D3139"/>
          <w:shd w:val="clear" w:color="auto" w:fill="FFFFFF"/>
        </w:rPr>
        <w:fldChar w:fldCharType="end"/>
      </w:r>
      <w:r w:rsidRPr="00C62090">
        <w:rPr>
          <w:color w:val="2D3139"/>
          <w:shd w:val="clear" w:color="auto" w:fill="FFFFFF"/>
        </w:rPr>
        <w:fldChar w:fldCharType="separate"/>
      </w:r>
      <w:r w:rsidR="00C62090" w:rsidRPr="00C62090">
        <w:rPr>
          <w:noProof/>
          <w:color w:val="2D3139"/>
          <w:shd w:val="clear" w:color="auto" w:fill="FFFFFF"/>
          <w:vertAlign w:val="superscript"/>
        </w:rPr>
        <w:t>18</w:t>
      </w:r>
      <w:r w:rsidRPr="00C62090">
        <w:rPr>
          <w:color w:val="2D3139"/>
          <w:shd w:val="clear" w:color="auto" w:fill="FFFFFF"/>
        </w:rPr>
        <w:fldChar w:fldCharType="end"/>
      </w:r>
      <w:r w:rsidRPr="00C62090">
        <w:rPr>
          <w:color w:val="2D3139"/>
          <w:shd w:val="clear" w:color="auto" w:fill="FFFFFF"/>
        </w:rPr>
        <w:t xml:space="preserve">.  It is very challenging to visually identify diffuse, symmetric signal changes.  The use of reference ratios may help, but not in the case of diffuse metabolic diseases where the entire brain is involved.  Even though the use of ratios has allowed identification of T1 SI changes in the basal ganglia which has greater Mn deposition, the increased T1 SI in the ‘reference’ regions may decrease the ratio’s sensitivity.  </w:t>
      </w:r>
      <w:r w:rsidR="00E46963" w:rsidRPr="00C62090">
        <w:rPr>
          <w:color w:val="2D3139"/>
          <w:shd w:val="clear" w:color="auto" w:fill="FFFFFF"/>
        </w:rPr>
        <w:br w:type="page"/>
      </w:r>
    </w:p>
    <w:p w14:paraId="4B372BE9" w14:textId="5C340C87" w:rsidR="00E46963" w:rsidRPr="00C62090" w:rsidRDefault="00E46963" w:rsidP="00E46963">
      <w:r w:rsidRPr="00C62090">
        <w:lastRenderedPageBreak/>
        <w:t>Table 1:  Study population demographics, clinical laboratory parameters.</w:t>
      </w:r>
    </w:p>
    <w:p w14:paraId="1E75D85F" w14:textId="77777777" w:rsidR="00C66174" w:rsidRPr="00C62090" w:rsidRDefault="00C66174" w:rsidP="00AB2A30">
      <w:pPr>
        <w:rPr>
          <w:color w:val="2D3139"/>
          <w:shd w:val="clear" w:color="auto" w:fill="FFFFFF"/>
        </w:rPr>
      </w:pPr>
    </w:p>
    <w:p w14:paraId="4EB09509" w14:textId="77777777" w:rsidR="00E46963" w:rsidRPr="00C62090" w:rsidRDefault="00E46963" w:rsidP="00AB2A30">
      <w:pPr>
        <w:rPr>
          <w:color w:val="2D3139"/>
          <w:shd w:val="clear" w:color="auto" w:fill="FFFFFF"/>
        </w:rPr>
      </w:pPr>
    </w:p>
    <w:tbl>
      <w:tblPr>
        <w:tblW w:w="6933" w:type="dxa"/>
        <w:jc w:val="center"/>
        <w:tblLook w:val="04A0" w:firstRow="1" w:lastRow="0" w:firstColumn="1" w:lastColumn="0" w:noHBand="0" w:noVBand="1"/>
      </w:tblPr>
      <w:tblGrid>
        <w:gridCol w:w="4171"/>
        <w:gridCol w:w="1441"/>
        <w:gridCol w:w="1321"/>
      </w:tblGrid>
      <w:tr w:rsidR="00E46963" w:rsidRPr="00C62090" w14:paraId="4C466FF2" w14:textId="77777777" w:rsidTr="00970B9B">
        <w:trPr>
          <w:trHeight w:val="309"/>
          <w:jc w:val="center"/>
        </w:trPr>
        <w:tc>
          <w:tcPr>
            <w:tcW w:w="4171" w:type="dxa"/>
            <w:vMerge w:val="restart"/>
            <w:tcBorders>
              <w:top w:val="single" w:sz="8" w:space="0" w:color="auto"/>
              <w:left w:val="nil"/>
              <w:bottom w:val="single" w:sz="8" w:space="0" w:color="000000"/>
              <w:right w:val="nil"/>
            </w:tcBorders>
            <w:shd w:val="clear" w:color="auto" w:fill="auto"/>
            <w:noWrap/>
            <w:vAlign w:val="center"/>
            <w:hideMark/>
          </w:tcPr>
          <w:p w14:paraId="67525408" w14:textId="77777777" w:rsidR="00E46963" w:rsidRPr="00C62090" w:rsidRDefault="00E46963" w:rsidP="00970B9B">
            <w:pPr>
              <w:rPr>
                <w:color w:val="000000"/>
              </w:rPr>
            </w:pPr>
            <w:r w:rsidRPr="00C62090">
              <w:rPr>
                <w:color w:val="000000"/>
              </w:rPr>
              <w:t> Study</w:t>
            </w:r>
          </w:p>
        </w:tc>
        <w:tc>
          <w:tcPr>
            <w:tcW w:w="1441" w:type="dxa"/>
            <w:tcBorders>
              <w:top w:val="single" w:sz="8" w:space="0" w:color="auto"/>
              <w:left w:val="nil"/>
              <w:bottom w:val="nil"/>
              <w:right w:val="nil"/>
            </w:tcBorders>
            <w:shd w:val="clear" w:color="auto" w:fill="auto"/>
            <w:noWrap/>
            <w:vAlign w:val="center"/>
            <w:hideMark/>
          </w:tcPr>
          <w:p w14:paraId="5C6EA7F9" w14:textId="77777777" w:rsidR="00E46963" w:rsidRPr="00C62090" w:rsidRDefault="00E46963" w:rsidP="00970B9B">
            <w:pPr>
              <w:jc w:val="center"/>
              <w:rPr>
                <w:color w:val="000000"/>
              </w:rPr>
            </w:pPr>
            <w:r w:rsidRPr="00C62090">
              <w:rPr>
                <w:color w:val="000000"/>
              </w:rPr>
              <w:t xml:space="preserve">Control </w:t>
            </w:r>
          </w:p>
        </w:tc>
        <w:tc>
          <w:tcPr>
            <w:tcW w:w="1321" w:type="dxa"/>
            <w:tcBorders>
              <w:top w:val="single" w:sz="8" w:space="0" w:color="auto"/>
              <w:left w:val="nil"/>
              <w:bottom w:val="nil"/>
              <w:right w:val="nil"/>
            </w:tcBorders>
            <w:shd w:val="clear" w:color="auto" w:fill="auto"/>
            <w:vAlign w:val="center"/>
            <w:hideMark/>
          </w:tcPr>
          <w:p w14:paraId="1C2ED8F8" w14:textId="77777777" w:rsidR="00E46963" w:rsidRPr="00C62090" w:rsidRDefault="00E46963" w:rsidP="00970B9B">
            <w:pPr>
              <w:jc w:val="center"/>
              <w:rPr>
                <w:color w:val="000000"/>
              </w:rPr>
            </w:pPr>
            <w:r w:rsidRPr="00C62090">
              <w:rPr>
                <w:color w:val="000000"/>
              </w:rPr>
              <w:t xml:space="preserve">Cirrhosis </w:t>
            </w:r>
          </w:p>
        </w:tc>
      </w:tr>
      <w:tr w:rsidR="00E46963" w:rsidRPr="00C62090" w14:paraId="7A960AC7" w14:textId="77777777" w:rsidTr="00970B9B">
        <w:trPr>
          <w:trHeight w:val="328"/>
          <w:jc w:val="center"/>
        </w:trPr>
        <w:tc>
          <w:tcPr>
            <w:tcW w:w="4171" w:type="dxa"/>
            <w:vMerge/>
            <w:tcBorders>
              <w:top w:val="single" w:sz="8" w:space="0" w:color="auto"/>
              <w:left w:val="nil"/>
              <w:bottom w:val="single" w:sz="8" w:space="0" w:color="000000"/>
              <w:right w:val="nil"/>
            </w:tcBorders>
            <w:vAlign w:val="center"/>
            <w:hideMark/>
          </w:tcPr>
          <w:p w14:paraId="45416630" w14:textId="77777777" w:rsidR="00E46963" w:rsidRPr="00C62090" w:rsidRDefault="00E46963" w:rsidP="00970B9B">
            <w:pPr>
              <w:rPr>
                <w:color w:val="000000"/>
              </w:rPr>
            </w:pPr>
          </w:p>
        </w:tc>
        <w:tc>
          <w:tcPr>
            <w:tcW w:w="1441" w:type="dxa"/>
            <w:tcBorders>
              <w:top w:val="nil"/>
              <w:left w:val="nil"/>
              <w:bottom w:val="single" w:sz="8" w:space="0" w:color="auto"/>
              <w:right w:val="nil"/>
            </w:tcBorders>
            <w:shd w:val="clear" w:color="auto" w:fill="auto"/>
            <w:noWrap/>
            <w:vAlign w:val="center"/>
            <w:hideMark/>
          </w:tcPr>
          <w:p w14:paraId="78FA2004" w14:textId="77777777" w:rsidR="00E46963" w:rsidRPr="00C62090" w:rsidRDefault="00E46963" w:rsidP="00970B9B">
            <w:pPr>
              <w:jc w:val="center"/>
              <w:rPr>
                <w:color w:val="000000"/>
              </w:rPr>
            </w:pPr>
            <w:r w:rsidRPr="00C62090">
              <w:rPr>
                <w:color w:val="000000"/>
              </w:rPr>
              <w:t>(N=30)</w:t>
            </w:r>
          </w:p>
        </w:tc>
        <w:tc>
          <w:tcPr>
            <w:tcW w:w="1321" w:type="dxa"/>
            <w:tcBorders>
              <w:top w:val="nil"/>
              <w:left w:val="nil"/>
              <w:bottom w:val="single" w:sz="8" w:space="0" w:color="auto"/>
              <w:right w:val="nil"/>
            </w:tcBorders>
            <w:shd w:val="clear" w:color="auto" w:fill="auto"/>
            <w:vAlign w:val="center"/>
            <w:hideMark/>
          </w:tcPr>
          <w:p w14:paraId="2EAB3ED4" w14:textId="77777777" w:rsidR="00E46963" w:rsidRPr="00C62090" w:rsidRDefault="00E46963" w:rsidP="00970B9B">
            <w:pPr>
              <w:jc w:val="center"/>
              <w:rPr>
                <w:color w:val="000000"/>
              </w:rPr>
            </w:pPr>
            <w:r w:rsidRPr="00C62090">
              <w:rPr>
                <w:color w:val="000000"/>
              </w:rPr>
              <w:t>(N=29)</w:t>
            </w:r>
          </w:p>
        </w:tc>
      </w:tr>
      <w:tr w:rsidR="00E46963" w:rsidRPr="00C62090" w14:paraId="088491DE" w14:textId="77777777" w:rsidTr="00970B9B">
        <w:trPr>
          <w:trHeight w:val="309"/>
          <w:jc w:val="center"/>
        </w:trPr>
        <w:tc>
          <w:tcPr>
            <w:tcW w:w="4171" w:type="dxa"/>
            <w:tcBorders>
              <w:top w:val="nil"/>
              <w:left w:val="nil"/>
              <w:bottom w:val="nil"/>
              <w:right w:val="nil"/>
            </w:tcBorders>
            <w:shd w:val="clear" w:color="auto" w:fill="auto"/>
            <w:noWrap/>
            <w:vAlign w:val="center"/>
            <w:hideMark/>
          </w:tcPr>
          <w:p w14:paraId="6928643C" w14:textId="77777777" w:rsidR="00E46963" w:rsidRPr="00C62090" w:rsidRDefault="00E46963" w:rsidP="00970B9B">
            <w:pPr>
              <w:rPr>
                <w:color w:val="000000"/>
              </w:rPr>
            </w:pPr>
            <w:r w:rsidRPr="00C62090">
              <w:rPr>
                <w:color w:val="000000"/>
              </w:rPr>
              <w:t>Age</w:t>
            </w:r>
          </w:p>
        </w:tc>
        <w:tc>
          <w:tcPr>
            <w:tcW w:w="1441" w:type="dxa"/>
            <w:tcBorders>
              <w:top w:val="nil"/>
              <w:left w:val="nil"/>
              <w:bottom w:val="nil"/>
              <w:right w:val="nil"/>
            </w:tcBorders>
            <w:shd w:val="clear" w:color="auto" w:fill="auto"/>
            <w:noWrap/>
            <w:vAlign w:val="center"/>
            <w:hideMark/>
          </w:tcPr>
          <w:p w14:paraId="4D9A3A06" w14:textId="77777777" w:rsidR="00E46963" w:rsidRPr="00C62090" w:rsidRDefault="00E46963" w:rsidP="00970B9B">
            <w:pPr>
              <w:jc w:val="center"/>
              <w:rPr>
                <w:color w:val="000000"/>
              </w:rPr>
            </w:pPr>
            <w:r w:rsidRPr="00C62090">
              <w:rPr>
                <w:color w:val="000000"/>
              </w:rPr>
              <w:t>62.9±2.4</w:t>
            </w:r>
          </w:p>
        </w:tc>
        <w:tc>
          <w:tcPr>
            <w:tcW w:w="1321" w:type="dxa"/>
            <w:tcBorders>
              <w:top w:val="nil"/>
              <w:left w:val="nil"/>
              <w:bottom w:val="nil"/>
              <w:right w:val="nil"/>
            </w:tcBorders>
            <w:shd w:val="clear" w:color="auto" w:fill="auto"/>
            <w:vAlign w:val="center"/>
            <w:hideMark/>
          </w:tcPr>
          <w:p w14:paraId="30B0C50F" w14:textId="77777777" w:rsidR="00E46963" w:rsidRPr="00C62090" w:rsidRDefault="00E46963" w:rsidP="00970B9B">
            <w:pPr>
              <w:jc w:val="center"/>
              <w:rPr>
                <w:color w:val="000000"/>
              </w:rPr>
            </w:pPr>
            <w:r w:rsidRPr="00C62090">
              <w:rPr>
                <w:color w:val="000000"/>
              </w:rPr>
              <w:t>63.1±2.4</w:t>
            </w:r>
          </w:p>
        </w:tc>
      </w:tr>
      <w:tr w:rsidR="00E46963" w:rsidRPr="00C62090" w14:paraId="6294D8D1" w14:textId="77777777" w:rsidTr="00970B9B">
        <w:trPr>
          <w:trHeight w:val="309"/>
          <w:jc w:val="center"/>
        </w:trPr>
        <w:tc>
          <w:tcPr>
            <w:tcW w:w="4171" w:type="dxa"/>
            <w:tcBorders>
              <w:top w:val="nil"/>
              <w:left w:val="nil"/>
              <w:bottom w:val="nil"/>
              <w:right w:val="nil"/>
            </w:tcBorders>
            <w:shd w:val="clear" w:color="auto" w:fill="auto"/>
            <w:noWrap/>
            <w:vAlign w:val="center"/>
            <w:hideMark/>
          </w:tcPr>
          <w:p w14:paraId="60DC94B7" w14:textId="77777777" w:rsidR="00E46963" w:rsidRPr="00C62090" w:rsidRDefault="00E46963" w:rsidP="00970B9B">
            <w:pPr>
              <w:rPr>
                <w:color w:val="000000"/>
              </w:rPr>
            </w:pPr>
            <w:r w:rsidRPr="00C62090">
              <w:rPr>
                <w:color w:val="000000"/>
              </w:rPr>
              <w:t>Female: Male</w:t>
            </w:r>
          </w:p>
        </w:tc>
        <w:tc>
          <w:tcPr>
            <w:tcW w:w="1441" w:type="dxa"/>
            <w:tcBorders>
              <w:top w:val="nil"/>
              <w:left w:val="nil"/>
              <w:bottom w:val="nil"/>
              <w:right w:val="nil"/>
            </w:tcBorders>
            <w:shd w:val="clear" w:color="auto" w:fill="auto"/>
            <w:noWrap/>
            <w:vAlign w:val="center"/>
            <w:hideMark/>
          </w:tcPr>
          <w:p w14:paraId="09420A9F" w14:textId="77777777" w:rsidR="00E46963" w:rsidRPr="00C62090" w:rsidRDefault="00E46963" w:rsidP="00970B9B">
            <w:pPr>
              <w:jc w:val="center"/>
              <w:rPr>
                <w:color w:val="000000"/>
              </w:rPr>
            </w:pPr>
            <w:r w:rsidRPr="00C62090">
              <w:rPr>
                <w:color w:val="000000"/>
              </w:rPr>
              <w:t>15:15</w:t>
            </w:r>
          </w:p>
        </w:tc>
        <w:tc>
          <w:tcPr>
            <w:tcW w:w="1321" w:type="dxa"/>
            <w:tcBorders>
              <w:top w:val="nil"/>
              <w:left w:val="nil"/>
              <w:bottom w:val="nil"/>
              <w:right w:val="nil"/>
            </w:tcBorders>
            <w:shd w:val="clear" w:color="auto" w:fill="auto"/>
            <w:vAlign w:val="center"/>
            <w:hideMark/>
          </w:tcPr>
          <w:p w14:paraId="459E3CF2" w14:textId="77777777" w:rsidR="00E46963" w:rsidRPr="00C62090" w:rsidRDefault="00E46963" w:rsidP="00970B9B">
            <w:pPr>
              <w:jc w:val="center"/>
              <w:rPr>
                <w:color w:val="000000"/>
              </w:rPr>
            </w:pPr>
            <w:r w:rsidRPr="00C62090">
              <w:rPr>
                <w:color w:val="000000"/>
              </w:rPr>
              <w:t>22:7</w:t>
            </w:r>
          </w:p>
        </w:tc>
      </w:tr>
      <w:tr w:rsidR="00E46963" w:rsidRPr="00C62090" w14:paraId="5C95C1F3" w14:textId="77777777" w:rsidTr="00970B9B">
        <w:trPr>
          <w:trHeight w:val="212"/>
          <w:jc w:val="center"/>
        </w:trPr>
        <w:tc>
          <w:tcPr>
            <w:tcW w:w="4171" w:type="dxa"/>
            <w:tcBorders>
              <w:top w:val="nil"/>
              <w:left w:val="nil"/>
              <w:bottom w:val="nil"/>
              <w:right w:val="nil"/>
            </w:tcBorders>
            <w:shd w:val="clear" w:color="auto" w:fill="auto"/>
            <w:noWrap/>
            <w:vAlign w:val="center"/>
            <w:hideMark/>
          </w:tcPr>
          <w:p w14:paraId="034EC004" w14:textId="77777777" w:rsidR="00E46963" w:rsidRPr="00C62090" w:rsidRDefault="00E46963" w:rsidP="00970B9B">
            <w:pPr>
              <w:jc w:val="center"/>
            </w:pPr>
          </w:p>
        </w:tc>
        <w:tc>
          <w:tcPr>
            <w:tcW w:w="1441" w:type="dxa"/>
            <w:tcBorders>
              <w:top w:val="nil"/>
              <w:left w:val="nil"/>
              <w:bottom w:val="nil"/>
              <w:right w:val="nil"/>
            </w:tcBorders>
            <w:shd w:val="clear" w:color="auto" w:fill="auto"/>
            <w:noWrap/>
            <w:vAlign w:val="center"/>
            <w:hideMark/>
          </w:tcPr>
          <w:p w14:paraId="7F29171E" w14:textId="77777777" w:rsidR="00E46963" w:rsidRPr="00C62090" w:rsidRDefault="00E46963" w:rsidP="00970B9B"/>
        </w:tc>
        <w:tc>
          <w:tcPr>
            <w:tcW w:w="1321" w:type="dxa"/>
            <w:tcBorders>
              <w:top w:val="nil"/>
              <w:left w:val="nil"/>
              <w:bottom w:val="nil"/>
              <w:right w:val="nil"/>
            </w:tcBorders>
            <w:shd w:val="clear" w:color="auto" w:fill="auto"/>
            <w:vAlign w:val="center"/>
            <w:hideMark/>
          </w:tcPr>
          <w:p w14:paraId="6668C68B" w14:textId="77777777" w:rsidR="00E46963" w:rsidRPr="00C62090" w:rsidRDefault="00E46963" w:rsidP="00970B9B">
            <w:pPr>
              <w:jc w:val="center"/>
            </w:pPr>
          </w:p>
        </w:tc>
      </w:tr>
      <w:tr w:rsidR="00E46963" w:rsidRPr="00C62090" w14:paraId="2D88BE04" w14:textId="77777777" w:rsidTr="00970B9B">
        <w:trPr>
          <w:trHeight w:val="309"/>
          <w:jc w:val="center"/>
        </w:trPr>
        <w:tc>
          <w:tcPr>
            <w:tcW w:w="4171" w:type="dxa"/>
            <w:tcBorders>
              <w:top w:val="nil"/>
              <w:left w:val="nil"/>
              <w:bottom w:val="nil"/>
              <w:right w:val="nil"/>
            </w:tcBorders>
            <w:shd w:val="clear" w:color="auto" w:fill="auto"/>
            <w:noWrap/>
            <w:vAlign w:val="center"/>
            <w:hideMark/>
          </w:tcPr>
          <w:p w14:paraId="783E5FFD" w14:textId="77777777" w:rsidR="00E46963" w:rsidRPr="00C62090" w:rsidRDefault="00E46963" w:rsidP="00970B9B">
            <w:pPr>
              <w:rPr>
                <w:color w:val="000000"/>
              </w:rPr>
            </w:pPr>
            <w:r w:rsidRPr="00C62090">
              <w:rPr>
                <w:color w:val="000000"/>
              </w:rPr>
              <w:t>Diabetes Mellitus Type II</w:t>
            </w:r>
          </w:p>
        </w:tc>
        <w:tc>
          <w:tcPr>
            <w:tcW w:w="1441" w:type="dxa"/>
            <w:tcBorders>
              <w:top w:val="nil"/>
              <w:left w:val="nil"/>
              <w:bottom w:val="nil"/>
              <w:right w:val="nil"/>
            </w:tcBorders>
            <w:shd w:val="clear" w:color="auto" w:fill="auto"/>
            <w:noWrap/>
            <w:vAlign w:val="center"/>
            <w:hideMark/>
          </w:tcPr>
          <w:p w14:paraId="0BF56F84" w14:textId="77777777" w:rsidR="00E46963" w:rsidRPr="00C62090" w:rsidRDefault="00E46963" w:rsidP="00970B9B">
            <w:pPr>
              <w:jc w:val="center"/>
              <w:rPr>
                <w:color w:val="000000"/>
              </w:rPr>
            </w:pPr>
            <w:r w:rsidRPr="00C62090">
              <w:rPr>
                <w:color w:val="000000"/>
              </w:rPr>
              <w:t>0</w:t>
            </w:r>
          </w:p>
        </w:tc>
        <w:tc>
          <w:tcPr>
            <w:tcW w:w="1321" w:type="dxa"/>
            <w:tcBorders>
              <w:top w:val="nil"/>
              <w:left w:val="nil"/>
              <w:bottom w:val="nil"/>
              <w:right w:val="nil"/>
            </w:tcBorders>
            <w:shd w:val="clear" w:color="auto" w:fill="auto"/>
            <w:vAlign w:val="center"/>
            <w:hideMark/>
          </w:tcPr>
          <w:p w14:paraId="61C3BF24" w14:textId="77777777" w:rsidR="00E46963" w:rsidRPr="00C62090" w:rsidRDefault="00E46963" w:rsidP="00970B9B">
            <w:pPr>
              <w:jc w:val="center"/>
              <w:rPr>
                <w:color w:val="000000"/>
              </w:rPr>
            </w:pPr>
            <w:r w:rsidRPr="00C62090">
              <w:rPr>
                <w:color w:val="000000"/>
              </w:rPr>
              <w:t>23</w:t>
            </w:r>
          </w:p>
        </w:tc>
      </w:tr>
      <w:tr w:rsidR="00E46963" w:rsidRPr="00C62090" w14:paraId="368187ED" w14:textId="77777777" w:rsidTr="00970B9B">
        <w:trPr>
          <w:trHeight w:val="193"/>
          <w:jc w:val="center"/>
        </w:trPr>
        <w:tc>
          <w:tcPr>
            <w:tcW w:w="4171" w:type="dxa"/>
            <w:tcBorders>
              <w:top w:val="nil"/>
              <w:left w:val="nil"/>
              <w:bottom w:val="nil"/>
              <w:right w:val="nil"/>
            </w:tcBorders>
            <w:shd w:val="clear" w:color="auto" w:fill="auto"/>
            <w:noWrap/>
            <w:vAlign w:val="center"/>
            <w:hideMark/>
          </w:tcPr>
          <w:p w14:paraId="71EE758B" w14:textId="77777777" w:rsidR="00E46963" w:rsidRPr="00C62090" w:rsidRDefault="00E46963" w:rsidP="00970B9B">
            <w:pPr>
              <w:jc w:val="center"/>
            </w:pPr>
          </w:p>
        </w:tc>
        <w:tc>
          <w:tcPr>
            <w:tcW w:w="1441" w:type="dxa"/>
            <w:tcBorders>
              <w:top w:val="nil"/>
              <w:left w:val="nil"/>
              <w:bottom w:val="nil"/>
              <w:right w:val="nil"/>
            </w:tcBorders>
            <w:shd w:val="clear" w:color="auto" w:fill="auto"/>
            <w:noWrap/>
            <w:vAlign w:val="center"/>
            <w:hideMark/>
          </w:tcPr>
          <w:p w14:paraId="64204A62" w14:textId="77777777" w:rsidR="00E46963" w:rsidRPr="00C62090" w:rsidRDefault="00E46963" w:rsidP="00970B9B"/>
        </w:tc>
        <w:tc>
          <w:tcPr>
            <w:tcW w:w="1321" w:type="dxa"/>
            <w:tcBorders>
              <w:top w:val="nil"/>
              <w:left w:val="nil"/>
              <w:bottom w:val="nil"/>
              <w:right w:val="nil"/>
            </w:tcBorders>
            <w:shd w:val="clear" w:color="auto" w:fill="auto"/>
            <w:vAlign w:val="center"/>
            <w:hideMark/>
          </w:tcPr>
          <w:p w14:paraId="45D2793A" w14:textId="77777777" w:rsidR="00E46963" w:rsidRPr="00C62090" w:rsidRDefault="00E46963" w:rsidP="00970B9B">
            <w:pPr>
              <w:jc w:val="center"/>
            </w:pPr>
          </w:p>
        </w:tc>
      </w:tr>
      <w:tr w:rsidR="00E46963" w:rsidRPr="00C62090" w14:paraId="495E7F67" w14:textId="77777777" w:rsidTr="00970B9B">
        <w:trPr>
          <w:trHeight w:val="309"/>
          <w:jc w:val="center"/>
        </w:trPr>
        <w:tc>
          <w:tcPr>
            <w:tcW w:w="4171" w:type="dxa"/>
            <w:tcBorders>
              <w:top w:val="nil"/>
              <w:left w:val="nil"/>
              <w:bottom w:val="nil"/>
              <w:right w:val="nil"/>
            </w:tcBorders>
            <w:shd w:val="clear" w:color="auto" w:fill="auto"/>
            <w:noWrap/>
            <w:vAlign w:val="center"/>
            <w:hideMark/>
          </w:tcPr>
          <w:p w14:paraId="2248717B" w14:textId="77777777" w:rsidR="00E46963" w:rsidRPr="00C62090" w:rsidRDefault="00E46963" w:rsidP="00970B9B">
            <w:pPr>
              <w:rPr>
                <w:color w:val="000000"/>
                <w:u w:val="single"/>
              </w:rPr>
            </w:pPr>
            <w:r w:rsidRPr="00C62090">
              <w:rPr>
                <w:color w:val="000000"/>
                <w:u w:val="single"/>
              </w:rPr>
              <w:t>Laboratory and clinical parameters</w:t>
            </w:r>
          </w:p>
        </w:tc>
        <w:tc>
          <w:tcPr>
            <w:tcW w:w="1441" w:type="dxa"/>
            <w:tcBorders>
              <w:top w:val="nil"/>
              <w:left w:val="nil"/>
              <w:bottom w:val="nil"/>
              <w:right w:val="nil"/>
            </w:tcBorders>
            <w:shd w:val="clear" w:color="auto" w:fill="auto"/>
            <w:noWrap/>
            <w:vAlign w:val="center"/>
            <w:hideMark/>
          </w:tcPr>
          <w:p w14:paraId="5036421E" w14:textId="77777777" w:rsidR="00E46963" w:rsidRPr="00C62090" w:rsidRDefault="00E46963" w:rsidP="00970B9B">
            <w:pPr>
              <w:rPr>
                <w:color w:val="000000"/>
                <w:u w:val="single"/>
              </w:rPr>
            </w:pPr>
          </w:p>
        </w:tc>
        <w:tc>
          <w:tcPr>
            <w:tcW w:w="1321" w:type="dxa"/>
            <w:tcBorders>
              <w:top w:val="nil"/>
              <w:left w:val="nil"/>
              <w:bottom w:val="nil"/>
              <w:right w:val="nil"/>
            </w:tcBorders>
            <w:shd w:val="clear" w:color="auto" w:fill="auto"/>
            <w:vAlign w:val="center"/>
            <w:hideMark/>
          </w:tcPr>
          <w:p w14:paraId="4C9348D9" w14:textId="77777777" w:rsidR="00E46963" w:rsidRPr="00C62090" w:rsidRDefault="00E46963" w:rsidP="00970B9B">
            <w:pPr>
              <w:jc w:val="center"/>
            </w:pPr>
          </w:p>
        </w:tc>
      </w:tr>
      <w:tr w:rsidR="00E46963" w:rsidRPr="00C62090" w14:paraId="573DDA53" w14:textId="77777777" w:rsidTr="00970B9B">
        <w:trPr>
          <w:trHeight w:val="309"/>
          <w:jc w:val="center"/>
        </w:trPr>
        <w:tc>
          <w:tcPr>
            <w:tcW w:w="4171" w:type="dxa"/>
            <w:tcBorders>
              <w:top w:val="nil"/>
              <w:left w:val="nil"/>
              <w:bottom w:val="nil"/>
              <w:right w:val="nil"/>
            </w:tcBorders>
            <w:shd w:val="clear" w:color="auto" w:fill="auto"/>
            <w:noWrap/>
            <w:vAlign w:val="center"/>
            <w:hideMark/>
          </w:tcPr>
          <w:p w14:paraId="494A72B3" w14:textId="77777777" w:rsidR="00E46963" w:rsidRPr="00C62090" w:rsidRDefault="00E46963" w:rsidP="00970B9B">
            <w:pPr>
              <w:ind w:firstLineChars="400" w:firstLine="960"/>
              <w:rPr>
                <w:color w:val="000000"/>
              </w:rPr>
            </w:pPr>
            <w:r w:rsidRPr="00C62090">
              <w:rPr>
                <w:color w:val="000000"/>
              </w:rPr>
              <w:t>Albumin</w:t>
            </w:r>
          </w:p>
        </w:tc>
        <w:tc>
          <w:tcPr>
            <w:tcW w:w="1441" w:type="dxa"/>
            <w:tcBorders>
              <w:top w:val="nil"/>
              <w:left w:val="nil"/>
              <w:bottom w:val="nil"/>
              <w:right w:val="nil"/>
            </w:tcBorders>
            <w:shd w:val="clear" w:color="auto" w:fill="auto"/>
            <w:noWrap/>
            <w:vAlign w:val="center"/>
            <w:hideMark/>
          </w:tcPr>
          <w:p w14:paraId="481F2687" w14:textId="77777777" w:rsidR="00E46963" w:rsidRPr="00C62090" w:rsidRDefault="00E46963" w:rsidP="00970B9B">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6E15D94A" w14:textId="77777777" w:rsidR="00E46963" w:rsidRPr="00C62090" w:rsidRDefault="00E46963" w:rsidP="00970B9B">
            <w:pPr>
              <w:jc w:val="center"/>
              <w:rPr>
                <w:color w:val="000000"/>
              </w:rPr>
            </w:pPr>
            <w:r w:rsidRPr="00C62090">
              <w:rPr>
                <w:color w:val="000000"/>
              </w:rPr>
              <w:t>3.8±0.1</w:t>
            </w:r>
          </w:p>
        </w:tc>
      </w:tr>
      <w:tr w:rsidR="00E46963" w:rsidRPr="00C62090" w14:paraId="4555E45B" w14:textId="77777777" w:rsidTr="00970B9B">
        <w:trPr>
          <w:trHeight w:val="309"/>
          <w:jc w:val="center"/>
        </w:trPr>
        <w:tc>
          <w:tcPr>
            <w:tcW w:w="4171" w:type="dxa"/>
            <w:tcBorders>
              <w:top w:val="nil"/>
              <w:left w:val="nil"/>
              <w:bottom w:val="nil"/>
              <w:right w:val="nil"/>
            </w:tcBorders>
            <w:shd w:val="clear" w:color="auto" w:fill="auto"/>
            <w:noWrap/>
            <w:vAlign w:val="center"/>
            <w:hideMark/>
          </w:tcPr>
          <w:p w14:paraId="7AED9876" w14:textId="77777777" w:rsidR="00E46963" w:rsidRPr="00C62090" w:rsidRDefault="00E46963" w:rsidP="00970B9B">
            <w:pPr>
              <w:ind w:firstLineChars="400" w:firstLine="960"/>
              <w:rPr>
                <w:color w:val="000000"/>
              </w:rPr>
            </w:pPr>
            <w:proofErr w:type="spellStart"/>
            <w:r w:rsidRPr="00C62090">
              <w:rPr>
                <w:color w:val="000000"/>
              </w:rPr>
              <w:t>INR</w:t>
            </w:r>
            <w:r w:rsidRPr="00C62090">
              <w:rPr>
                <w:color w:val="000000"/>
                <w:vertAlign w:val="superscript"/>
              </w:rPr>
              <w:t>a</w:t>
            </w:r>
            <w:proofErr w:type="spellEnd"/>
          </w:p>
        </w:tc>
        <w:tc>
          <w:tcPr>
            <w:tcW w:w="1441" w:type="dxa"/>
            <w:tcBorders>
              <w:top w:val="nil"/>
              <w:left w:val="nil"/>
              <w:bottom w:val="nil"/>
              <w:right w:val="nil"/>
            </w:tcBorders>
            <w:shd w:val="clear" w:color="auto" w:fill="auto"/>
            <w:noWrap/>
            <w:vAlign w:val="center"/>
            <w:hideMark/>
          </w:tcPr>
          <w:p w14:paraId="07FEDFCE" w14:textId="77777777" w:rsidR="00E46963" w:rsidRPr="00C62090" w:rsidRDefault="00E46963" w:rsidP="00970B9B">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57DC9BE7" w14:textId="77777777" w:rsidR="00E46963" w:rsidRPr="00C62090" w:rsidRDefault="00E46963" w:rsidP="00970B9B">
            <w:pPr>
              <w:jc w:val="center"/>
              <w:rPr>
                <w:color w:val="000000"/>
              </w:rPr>
            </w:pPr>
            <w:r w:rsidRPr="00C62090">
              <w:rPr>
                <w:color w:val="000000"/>
              </w:rPr>
              <w:t>1.16±0.03</w:t>
            </w:r>
          </w:p>
        </w:tc>
      </w:tr>
      <w:tr w:rsidR="00E46963" w:rsidRPr="00C62090" w14:paraId="61BFEFD5" w14:textId="77777777" w:rsidTr="00970B9B">
        <w:trPr>
          <w:trHeight w:val="309"/>
          <w:jc w:val="center"/>
        </w:trPr>
        <w:tc>
          <w:tcPr>
            <w:tcW w:w="4171" w:type="dxa"/>
            <w:tcBorders>
              <w:top w:val="nil"/>
              <w:left w:val="nil"/>
              <w:bottom w:val="nil"/>
              <w:right w:val="nil"/>
            </w:tcBorders>
            <w:shd w:val="clear" w:color="auto" w:fill="auto"/>
            <w:noWrap/>
            <w:vAlign w:val="center"/>
            <w:hideMark/>
          </w:tcPr>
          <w:p w14:paraId="0B263F11" w14:textId="77777777" w:rsidR="00E46963" w:rsidRPr="00C62090" w:rsidRDefault="00E46963" w:rsidP="00970B9B">
            <w:pPr>
              <w:ind w:firstLineChars="400" w:firstLine="960"/>
              <w:rPr>
                <w:color w:val="000000"/>
              </w:rPr>
            </w:pPr>
            <w:r w:rsidRPr="00C62090">
              <w:rPr>
                <w:color w:val="000000"/>
              </w:rPr>
              <w:t>Alanine transaminase (ALT)</w:t>
            </w:r>
          </w:p>
        </w:tc>
        <w:tc>
          <w:tcPr>
            <w:tcW w:w="1441" w:type="dxa"/>
            <w:tcBorders>
              <w:top w:val="nil"/>
              <w:left w:val="nil"/>
              <w:bottom w:val="nil"/>
              <w:right w:val="nil"/>
            </w:tcBorders>
            <w:shd w:val="clear" w:color="auto" w:fill="auto"/>
            <w:noWrap/>
            <w:vAlign w:val="center"/>
            <w:hideMark/>
          </w:tcPr>
          <w:p w14:paraId="554E3801" w14:textId="77777777" w:rsidR="00E46963" w:rsidRPr="00C62090" w:rsidRDefault="00E46963" w:rsidP="00970B9B">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34C76D7C" w14:textId="77777777" w:rsidR="00E46963" w:rsidRPr="00C62090" w:rsidRDefault="00E46963" w:rsidP="00970B9B">
            <w:pPr>
              <w:jc w:val="center"/>
              <w:rPr>
                <w:color w:val="000000"/>
              </w:rPr>
            </w:pPr>
            <w:r w:rsidRPr="00C62090">
              <w:rPr>
                <w:color w:val="000000"/>
              </w:rPr>
              <w:t>33.2±3.1</w:t>
            </w:r>
          </w:p>
        </w:tc>
      </w:tr>
      <w:tr w:rsidR="00E46963" w:rsidRPr="00C62090" w14:paraId="17790694" w14:textId="77777777" w:rsidTr="00970B9B">
        <w:trPr>
          <w:trHeight w:val="309"/>
          <w:jc w:val="center"/>
        </w:trPr>
        <w:tc>
          <w:tcPr>
            <w:tcW w:w="4171" w:type="dxa"/>
            <w:tcBorders>
              <w:top w:val="nil"/>
              <w:left w:val="nil"/>
              <w:bottom w:val="nil"/>
              <w:right w:val="nil"/>
            </w:tcBorders>
            <w:shd w:val="clear" w:color="auto" w:fill="auto"/>
            <w:noWrap/>
            <w:vAlign w:val="center"/>
            <w:hideMark/>
          </w:tcPr>
          <w:p w14:paraId="1B60AAA7" w14:textId="77777777" w:rsidR="00E46963" w:rsidRPr="00C62090" w:rsidRDefault="00E46963" w:rsidP="00970B9B">
            <w:pPr>
              <w:ind w:firstLineChars="400" w:firstLine="960"/>
              <w:rPr>
                <w:color w:val="000000"/>
              </w:rPr>
            </w:pPr>
            <w:r w:rsidRPr="00C62090">
              <w:rPr>
                <w:color w:val="000000"/>
              </w:rPr>
              <w:t>Aspartate transaminase (AST)</w:t>
            </w:r>
          </w:p>
        </w:tc>
        <w:tc>
          <w:tcPr>
            <w:tcW w:w="1441" w:type="dxa"/>
            <w:tcBorders>
              <w:top w:val="nil"/>
              <w:left w:val="nil"/>
              <w:bottom w:val="nil"/>
              <w:right w:val="nil"/>
            </w:tcBorders>
            <w:shd w:val="clear" w:color="auto" w:fill="auto"/>
            <w:noWrap/>
            <w:vAlign w:val="center"/>
            <w:hideMark/>
          </w:tcPr>
          <w:p w14:paraId="667F8E33" w14:textId="77777777" w:rsidR="00E46963" w:rsidRPr="00C62090" w:rsidRDefault="00E46963" w:rsidP="00970B9B">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467F29F2" w14:textId="77777777" w:rsidR="00E46963" w:rsidRPr="00C62090" w:rsidRDefault="00E46963" w:rsidP="00970B9B">
            <w:pPr>
              <w:jc w:val="center"/>
              <w:rPr>
                <w:color w:val="000000"/>
              </w:rPr>
            </w:pPr>
            <w:r w:rsidRPr="00C62090">
              <w:rPr>
                <w:color w:val="000000"/>
              </w:rPr>
              <w:t>40.4±3.9</w:t>
            </w:r>
          </w:p>
        </w:tc>
      </w:tr>
      <w:tr w:rsidR="00E46963" w:rsidRPr="00C62090" w14:paraId="1CE61D16" w14:textId="77777777" w:rsidTr="00970B9B">
        <w:trPr>
          <w:trHeight w:val="309"/>
          <w:jc w:val="center"/>
        </w:trPr>
        <w:tc>
          <w:tcPr>
            <w:tcW w:w="4171" w:type="dxa"/>
            <w:tcBorders>
              <w:top w:val="nil"/>
              <w:left w:val="nil"/>
              <w:bottom w:val="nil"/>
              <w:right w:val="nil"/>
            </w:tcBorders>
            <w:shd w:val="clear" w:color="auto" w:fill="auto"/>
            <w:noWrap/>
            <w:vAlign w:val="center"/>
            <w:hideMark/>
          </w:tcPr>
          <w:p w14:paraId="18FE1131" w14:textId="77777777" w:rsidR="00E46963" w:rsidRPr="00C62090" w:rsidRDefault="00E46963" w:rsidP="00970B9B">
            <w:pPr>
              <w:ind w:firstLineChars="400" w:firstLine="960"/>
              <w:rPr>
                <w:color w:val="000000"/>
              </w:rPr>
            </w:pPr>
            <w:r w:rsidRPr="00C62090">
              <w:rPr>
                <w:color w:val="000000"/>
              </w:rPr>
              <w:t>Creatinine</w:t>
            </w:r>
          </w:p>
        </w:tc>
        <w:tc>
          <w:tcPr>
            <w:tcW w:w="1441" w:type="dxa"/>
            <w:tcBorders>
              <w:top w:val="nil"/>
              <w:left w:val="nil"/>
              <w:bottom w:val="nil"/>
              <w:right w:val="nil"/>
            </w:tcBorders>
            <w:shd w:val="clear" w:color="auto" w:fill="auto"/>
            <w:noWrap/>
            <w:vAlign w:val="center"/>
            <w:hideMark/>
          </w:tcPr>
          <w:p w14:paraId="65E64BD5" w14:textId="77777777" w:rsidR="00E46963" w:rsidRPr="00C62090" w:rsidRDefault="00E46963" w:rsidP="00970B9B">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4EF80BB6" w14:textId="77777777" w:rsidR="00E46963" w:rsidRPr="00C62090" w:rsidRDefault="00E46963" w:rsidP="00970B9B">
            <w:pPr>
              <w:jc w:val="center"/>
              <w:rPr>
                <w:color w:val="000000"/>
              </w:rPr>
            </w:pPr>
            <w:r w:rsidRPr="00C62090">
              <w:rPr>
                <w:color w:val="000000"/>
              </w:rPr>
              <w:t>0.87±0.08</w:t>
            </w:r>
          </w:p>
        </w:tc>
      </w:tr>
      <w:tr w:rsidR="00E46963" w:rsidRPr="00C62090" w14:paraId="7A131F7D" w14:textId="77777777" w:rsidTr="00970B9B">
        <w:trPr>
          <w:trHeight w:val="328"/>
          <w:jc w:val="center"/>
        </w:trPr>
        <w:tc>
          <w:tcPr>
            <w:tcW w:w="4171" w:type="dxa"/>
            <w:tcBorders>
              <w:top w:val="nil"/>
              <w:left w:val="nil"/>
              <w:bottom w:val="single" w:sz="4" w:space="0" w:color="auto"/>
              <w:right w:val="nil"/>
            </w:tcBorders>
            <w:shd w:val="clear" w:color="auto" w:fill="auto"/>
            <w:noWrap/>
            <w:vAlign w:val="center"/>
            <w:hideMark/>
          </w:tcPr>
          <w:p w14:paraId="42F691E9" w14:textId="77777777" w:rsidR="00E46963" w:rsidRPr="00C62090" w:rsidRDefault="00E46963" w:rsidP="00970B9B">
            <w:pPr>
              <w:ind w:firstLineChars="400" w:firstLine="960"/>
              <w:rPr>
                <w:color w:val="000000"/>
              </w:rPr>
            </w:pPr>
            <w:r w:rsidRPr="00C62090">
              <w:rPr>
                <w:color w:val="000000"/>
              </w:rPr>
              <w:t>Sodium</w:t>
            </w:r>
          </w:p>
        </w:tc>
        <w:tc>
          <w:tcPr>
            <w:tcW w:w="1441" w:type="dxa"/>
            <w:tcBorders>
              <w:top w:val="nil"/>
              <w:left w:val="nil"/>
              <w:bottom w:val="single" w:sz="4" w:space="0" w:color="auto"/>
              <w:right w:val="nil"/>
            </w:tcBorders>
            <w:shd w:val="clear" w:color="auto" w:fill="auto"/>
            <w:noWrap/>
            <w:vAlign w:val="center"/>
            <w:hideMark/>
          </w:tcPr>
          <w:p w14:paraId="084864F9" w14:textId="77777777" w:rsidR="00E46963" w:rsidRPr="00C62090" w:rsidRDefault="00E46963" w:rsidP="00970B9B">
            <w:pPr>
              <w:jc w:val="center"/>
              <w:rPr>
                <w:color w:val="000000"/>
              </w:rPr>
            </w:pPr>
            <w:r w:rsidRPr="00C62090">
              <w:rPr>
                <w:color w:val="000000"/>
              </w:rPr>
              <w:t>N/A</w:t>
            </w:r>
          </w:p>
        </w:tc>
        <w:tc>
          <w:tcPr>
            <w:tcW w:w="1321" w:type="dxa"/>
            <w:tcBorders>
              <w:top w:val="nil"/>
              <w:left w:val="nil"/>
              <w:bottom w:val="single" w:sz="4" w:space="0" w:color="auto"/>
              <w:right w:val="nil"/>
            </w:tcBorders>
            <w:shd w:val="clear" w:color="auto" w:fill="auto"/>
            <w:vAlign w:val="center"/>
            <w:hideMark/>
          </w:tcPr>
          <w:p w14:paraId="5C566951" w14:textId="77777777" w:rsidR="00E46963" w:rsidRPr="00C62090" w:rsidRDefault="00E46963" w:rsidP="00970B9B">
            <w:pPr>
              <w:jc w:val="center"/>
              <w:rPr>
                <w:color w:val="000000"/>
              </w:rPr>
            </w:pPr>
            <w:r w:rsidRPr="00C62090">
              <w:rPr>
                <w:color w:val="000000"/>
              </w:rPr>
              <w:t>139.5±0.65</w:t>
            </w:r>
          </w:p>
        </w:tc>
      </w:tr>
    </w:tbl>
    <w:p w14:paraId="59840487" w14:textId="78CEB8BD" w:rsidR="00E46963" w:rsidRPr="00C62090" w:rsidRDefault="00E46963" w:rsidP="00E46963">
      <w:pPr>
        <w:ind w:left="720" w:firstLine="720"/>
        <w:rPr>
          <w:color w:val="2D3139"/>
          <w:shd w:val="clear" w:color="auto" w:fill="FFFFFF"/>
        </w:rPr>
        <w:sectPr w:rsidR="00E46963" w:rsidRPr="00C62090" w:rsidSect="00DA0A17">
          <w:footerReference w:type="even" r:id="rId8"/>
          <w:footerReference w:type="default" r:id="rId9"/>
          <w:pgSz w:w="12240" w:h="15840"/>
          <w:pgMar w:top="1440" w:right="1440" w:bottom="1440" w:left="1440" w:header="720" w:footer="720" w:gutter="0"/>
          <w:cols w:space="720"/>
          <w:docGrid w:linePitch="360"/>
        </w:sectPr>
      </w:pPr>
      <w:r w:rsidRPr="00C62090">
        <w:rPr>
          <w:color w:val="000000"/>
          <w:vertAlign w:val="superscript"/>
        </w:rPr>
        <w:t xml:space="preserve">a </w:t>
      </w:r>
      <w:r w:rsidRPr="00C62090">
        <w:rPr>
          <w:color w:val="000000"/>
        </w:rPr>
        <w:t>INR: international normalized ratio</w:t>
      </w:r>
    </w:p>
    <w:p w14:paraId="1C12D9AA" w14:textId="0340F452" w:rsidR="00E46963" w:rsidRPr="00C62090" w:rsidRDefault="00E46963" w:rsidP="00E46963">
      <w:r w:rsidRPr="00C62090">
        <w:lastRenderedPageBreak/>
        <w:t>Figure1: Sample 3D T1 FSGPR axial view of Control and a NASH subjects without adjusting image signal intensity.</w:t>
      </w:r>
    </w:p>
    <w:p w14:paraId="033B2159" w14:textId="77777777" w:rsidR="00E46963" w:rsidRPr="00C62090" w:rsidRDefault="00E46963" w:rsidP="00E46963"/>
    <w:p w14:paraId="559DAD37" w14:textId="03598368" w:rsidR="00924E95" w:rsidRPr="00C62090" w:rsidRDefault="003115C5" w:rsidP="00AB2A30">
      <w:pPr>
        <w:jc w:val="center"/>
      </w:pPr>
      <w:r w:rsidRPr="00C62090">
        <w:rPr>
          <w:noProof/>
        </w:rPr>
        <w:drawing>
          <wp:inline distT="0" distB="0" distL="0" distR="0" wp14:anchorId="4B8A5160" wp14:editId="08ABF4EC">
            <wp:extent cx="5567363" cy="37115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SHvsBR.tif"/>
                    <pic:cNvPicPr/>
                  </pic:nvPicPr>
                  <pic:blipFill>
                    <a:blip r:embed="rId10" cstate="email">
                      <a:extLst>
                        <a:ext uri="{28A0092B-C50C-407E-A947-70E740481C1C}">
                          <a14:useLocalDpi xmlns:a14="http://schemas.microsoft.com/office/drawing/2010/main"/>
                        </a:ext>
                      </a:extLst>
                    </a:blip>
                    <a:stretch>
                      <a:fillRect/>
                    </a:stretch>
                  </pic:blipFill>
                  <pic:spPr>
                    <a:xfrm>
                      <a:off x="0" y="0"/>
                      <a:ext cx="5593578" cy="3729052"/>
                    </a:xfrm>
                    <a:prstGeom prst="rect">
                      <a:avLst/>
                    </a:prstGeom>
                  </pic:spPr>
                </pic:pic>
              </a:graphicData>
            </a:graphic>
          </wp:inline>
        </w:drawing>
      </w:r>
    </w:p>
    <w:p w14:paraId="4BAAED16" w14:textId="37DC8C14" w:rsidR="009B2C23" w:rsidRPr="00C62090" w:rsidRDefault="009B2C23" w:rsidP="00AB2A30">
      <w:pPr>
        <w:sectPr w:rsidR="009B2C23" w:rsidRPr="00C62090" w:rsidSect="00606362">
          <w:pgSz w:w="12240" w:h="15840"/>
          <w:pgMar w:top="1440" w:right="1440" w:bottom="1440" w:left="1440" w:header="720" w:footer="720" w:gutter="0"/>
          <w:cols w:space="720"/>
          <w:docGrid w:linePitch="360"/>
        </w:sectPr>
      </w:pPr>
    </w:p>
    <w:p w14:paraId="683C71C9" w14:textId="260D5A73" w:rsidR="00DA1D14" w:rsidRPr="00C62090" w:rsidRDefault="00D67954" w:rsidP="00AB2A30">
      <w:r w:rsidRPr="00C62090">
        <w:lastRenderedPageBreak/>
        <w:t xml:space="preserve">Figure </w:t>
      </w:r>
      <w:r w:rsidR="0032563E" w:rsidRPr="00C62090">
        <w:t>2</w:t>
      </w:r>
      <w:r w:rsidRPr="00C62090">
        <w:t xml:space="preserve">: </w:t>
      </w:r>
      <w:r w:rsidR="000C2638" w:rsidRPr="00C62090">
        <w:t xml:space="preserve">Normalized </w:t>
      </w:r>
      <w:r w:rsidRPr="00C62090">
        <w:t xml:space="preserve">T1 </w:t>
      </w:r>
      <w:r w:rsidR="000C2638" w:rsidRPr="00C62090">
        <w:t>SI</w:t>
      </w:r>
      <w:r w:rsidRPr="00C62090">
        <w:t xml:space="preserve"> </w:t>
      </w:r>
      <w:r w:rsidR="000C2638" w:rsidRPr="00C62090">
        <w:t>of</w:t>
      </w:r>
      <w:r w:rsidRPr="00C62090">
        <w:t xml:space="preserve"> globus pallidus </w:t>
      </w:r>
      <w:r w:rsidR="000C2638" w:rsidRPr="00C62090">
        <w:t xml:space="preserve">and putamen </w:t>
      </w:r>
      <w:r w:rsidRPr="00C62090">
        <w:t xml:space="preserve">with respect to </w:t>
      </w:r>
      <w:r w:rsidR="000C2638" w:rsidRPr="00C62090">
        <w:t xml:space="preserve">cerebral cortex, cerebral white matter and </w:t>
      </w:r>
      <w:r w:rsidRPr="00C62090">
        <w:t>brainstem</w:t>
      </w:r>
      <w:r w:rsidR="0037276A" w:rsidRPr="00C62090">
        <w:t xml:space="preserve"> after adjusted for false discover rat</w:t>
      </w:r>
      <w:r w:rsidR="00DA1D14" w:rsidRPr="00C62090">
        <w:t>e</w:t>
      </w:r>
    </w:p>
    <w:p w14:paraId="6953BC86" w14:textId="77777777" w:rsidR="00DA1D14" w:rsidRPr="00C62090" w:rsidRDefault="00DA1D14" w:rsidP="00AB2A30"/>
    <w:p w14:paraId="6974528D" w14:textId="6D5EC870" w:rsidR="004D6C37" w:rsidRPr="00C62090" w:rsidRDefault="00DA1D14" w:rsidP="00DA1D14">
      <w:pPr>
        <w:jc w:val="center"/>
        <w:sectPr w:rsidR="004D6C37" w:rsidRPr="00C62090" w:rsidSect="006511A4">
          <w:pgSz w:w="15840" w:h="12240" w:orient="landscape"/>
          <w:pgMar w:top="720" w:right="720" w:bottom="720" w:left="720" w:header="720" w:footer="720" w:gutter="0"/>
          <w:cols w:space="720"/>
          <w:docGrid w:linePitch="360"/>
        </w:sectPr>
      </w:pPr>
      <w:r w:rsidRPr="00C62090">
        <w:rPr>
          <w:noProof/>
        </w:rPr>
        <w:drawing>
          <wp:inline distT="0" distB="0" distL="0" distR="0" wp14:anchorId="76300A74" wp14:editId="7F3D4A78">
            <wp:extent cx="5990913" cy="5151422"/>
            <wp:effectExtent l="0" t="0" r="381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_ratio_H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13077" cy="5170480"/>
                    </a:xfrm>
                    <a:prstGeom prst="rect">
                      <a:avLst/>
                    </a:prstGeom>
                  </pic:spPr>
                </pic:pic>
              </a:graphicData>
            </a:graphic>
          </wp:inline>
        </w:drawing>
      </w:r>
    </w:p>
    <w:p w14:paraId="288EBD40" w14:textId="7F51B549" w:rsidR="00D67954" w:rsidRPr="00C62090" w:rsidRDefault="00D67954" w:rsidP="00AB2A30">
      <w:r w:rsidRPr="00C62090">
        <w:lastRenderedPageBreak/>
        <w:t xml:space="preserve">Figure </w:t>
      </w:r>
      <w:r w:rsidR="0032563E" w:rsidRPr="00C62090">
        <w:t>3</w:t>
      </w:r>
      <w:r w:rsidRPr="00C62090">
        <w:t xml:space="preserve">: </w:t>
      </w:r>
      <w:r w:rsidR="00A40D70" w:rsidRPr="00C62090">
        <w:t xml:space="preserve">Signal intensity without normalization from </w:t>
      </w:r>
      <w:r w:rsidR="00DA1D14" w:rsidRPr="00C62090">
        <w:t>four</w:t>
      </w:r>
      <w:r w:rsidR="00A40D70" w:rsidRPr="00C62090">
        <w:t xml:space="preserve"> regions of interest: putamen (A), globus pallidus (B), </w:t>
      </w:r>
      <w:r w:rsidR="000C2638" w:rsidRPr="00C62090">
        <w:t>cerebral</w:t>
      </w:r>
      <w:r w:rsidR="00A40D70" w:rsidRPr="00C62090">
        <w:t xml:space="preserve"> white matter (</w:t>
      </w:r>
      <w:r w:rsidR="00DA1D14" w:rsidRPr="00C62090">
        <w:t>C</w:t>
      </w:r>
      <w:r w:rsidR="00A40D70" w:rsidRPr="00C62090">
        <w:t>), and brainstem (</w:t>
      </w:r>
      <w:r w:rsidR="00DA1D14" w:rsidRPr="00C62090">
        <w:t>D</w:t>
      </w:r>
      <w:r w:rsidR="00E46963" w:rsidRPr="00C62090">
        <w:t>).</w:t>
      </w:r>
      <w:r w:rsidR="00D4408B" w:rsidRPr="00C62090">
        <w:t xml:space="preserve"> </w:t>
      </w:r>
      <w:r w:rsidR="00DA1D14" w:rsidRPr="00C62090">
        <w:t>p-</w:t>
      </w:r>
      <w:r w:rsidR="00D4408B" w:rsidRPr="00C62090">
        <w:t xml:space="preserve">values </w:t>
      </w:r>
      <w:r w:rsidR="0037276A" w:rsidRPr="00C62090">
        <w:t>adjusted for false discover rate</w:t>
      </w:r>
      <w:r w:rsidR="00A40D70" w:rsidRPr="00C62090">
        <w:t xml:space="preserve">. </w:t>
      </w:r>
    </w:p>
    <w:p w14:paraId="7CA49D90" w14:textId="77777777" w:rsidR="00DA1D14" w:rsidRPr="00C62090" w:rsidRDefault="00DA1D14" w:rsidP="00AB2A30"/>
    <w:p w14:paraId="70ABE920" w14:textId="77777777" w:rsidR="00E46963" w:rsidRPr="00C62090" w:rsidRDefault="00E46963" w:rsidP="00AB2A30"/>
    <w:p w14:paraId="788CDD19" w14:textId="351DE11C" w:rsidR="00E46963" w:rsidRPr="00C62090" w:rsidRDefault="00E46963" w:rsidP="00E46963">
      <w:pPr>
        <w:jc w:val="center"/>
        <w:sectPr w:rsidR="00E46963" w:rsidRPr="00C62090" w:rsidSect="00701B90">
          <w:pgSz w:w="15840" w:h="12240" w:orient="landscape"/>
          <w:pgMar w:top="720" w:right="720" w:bottom="720" w:left="720" w:header="720" w:footer="720" w:gutter="0"/>
          <w:cols w:space="720"/>
          <w:docGrid w:linePitch="360"/>
        </w:sectPr>
      </w:pPr>
      <w:r w:rsidRPr="00C62090">
        <w:rPr>
          <w:noProof/>
        </w:rPr>
        <w:drawing>
          <wp:inline distT="0" distB="0" distL="0" distR="0" wp14:anchorId="5651B5E7" wp14:editId="63905842">
            <wp:extent cx="6998088" cy="55314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ASNR2020.jpg"/>
                    <pic:cNvPicPr/>
                  </pic:nvPicPr>
                  <pic:blipFill rotWithShape="1">
                    <a:blip r:embed="rId12" cstate="print">
                      <a:extLst>
                        <a:ext uri="{28A0092B-C50C-407E-A947-70E740481C1C}">
                          <a14:useLocalDpi xmlns:a14="http://schemas.microsoft.com/office/drawing/2010/main" val="0"/>
                        </a:ext>
                      </a:extLst>
                    </a:blip>
                    <a:srcRect l="4332" b="13406"/>
                    <a:stretch/>
                  </pic:blipFill>
                  <pic:spPr bwMode="auto">
                    <a:xfrm>
                      <a:off x="0" y="0"/>
                      <a:ext cx="6998318" cy="5531667"/>
                    </a:xfrm>
                    <a:prstGeom prst="rect">
                      <a:avLst/>
                    </a:prstGeom>
                    <a:ln>
                      <a:noFill/>
                    </a:ln>
                    <a:extLst>
                      <a:ext uri="{53640926-AAD7-44D8-BBD7-CCE9431645EC}">
                        <a14:shadowObscured xmlns:a14="http://schemas.microsoft.com/office/drawing/2010/main"/>
                      </a:ext>
                    </a:extLst>
                  </pic:spPr>
                </pic:pic>
              </a:graphicData>
            </a:graphic>
          </wp:inline>
        </w:drawing>
      </w:r>
    </w:p>
    <w:p w14:paraId="2E83ABA0" w14:textId="6E61A49A" w:rsidR="006F65B7" w:rsidRPr="00C62090" w:rsidRDefault="00DA0A17" w:rsidP="00AB2A30">
      <w:r w:rsidRPr="00C62090">
        <w:lastRenderedPageBreak/>
        <w:t>References:</w:t>
      </w:r>
      <w:r w:rsidR="006F65B7" w:rsidRPr="00C62090">
        <w:t xml:space="preserve"> </w:t>
      </w:r>
    </w:p>
    <w:p w14:paraId="2A15AEC5" w14:textId="7816CA2E" w:rsidR="007A03FA" w:rsidRPr="00C62090" w:rsidRDefault="007A03FA" w:rsidP="00AB2A30"/>
    <w:p w14:paraId="1E311555" w14:textId="77777777" w:rsidR="007A03FA" w:rsidRPr="00C62090" w:rsidRDefault="007A03FA" w:rsidP="00AB2A30"/>
    <w:p w14:paraId="35B97EF0" w14:textId="77777777" w:rsidR="00C62090" w:rsidRPr="00C62090" w:rsidRDefault="007A03FA" w:rsidP="00C62090">
      <w:pPr>
        <w:pStyle w:val="EndNoteBibliography"/>
        <w:ind w:left="720" w:hanging="720"/>
      </w:pPr>
      <w:r w:rsidRPr="00C62090">
        <w:rPr>
          <w:rFonts w:ascii="Times New Roman" w:hAnsi="Times New Roman" w:cs="Times New Roman"/>
        </w:rPr>
        <w:fldChar w:fldCharType="begin"/>
      </w:r>
      <w:r w:rsidRPr="00C62090">
        <w:rPr>
          <w:rFonts w:ascii="Times New Roman" w:hAnsi="Times New Roman" w:cs="Times New Roman"/>
        </w:rPr>
        <w:instrText xml:space="preserve"> ADDIN EN.REFLIST </w:instrText>
      </w:r>
      <w:r w:rsidRPr="00C62090">
        <w:rPr>
          <w:rFonts w:ascii="Times New Roman" w:hAnsi="Times New Roman" w:cs="Times New Roman"/>
        </w:rPr>
        <w:fldChar w:fldCharType="separate"/>
      </w:r>
      <w:r w:rsidR="00C62090" w:rsidRPr="00C62090">
        <w:t>1.</w:t>
      </w:r>
      <w:r w:rsidR="00C62090" w:rsidRPr="00C62090">
        <w:tab/>
        <w:t xml:space="preserve">Pujol A, Pujol J, Graus F, et al. Hyperintense globus pallidus on T1-weighted MRI in cirrhotic patients is associated with severity of liver failure. </w:t>
      </w:r>
      <w:r w:rsidR="00C62090" w:rsidRPr="00C62090">
        <w:rPr>
          <w:i/>
        </w:rPr>
        <w:t xml:space="preserve">Neurology. </w:t>
      </w:r>
      <w:r w:rsidR="00C62090" w:rsidRPr="00C62090">
        <w:t>1993;43(1):65-69.</w:t>
      </w:r>
    </w:p>
    <w:p w14:paraId="76F2CA1B" w14:textId="77777777" w:rsidR="00C62090" w:rsidRPr="00C62090" w:rsidRDefault="00C62090" w:rsidP="00C62090">
      <w:pPr>
        <w:pStyle w:val="EndNoteBibliography"/>
        <w:ind w:left="720" w:hanging="720"/>
      </w:pPr>
      <w:r w:rsidRPr="00C62090">
        <w:t>2.</w:t>
      </w:r>
      <w:r w:rsidRPr="00C62090">
        <w:tab/>
        <w:t xml:space="preserve">Vymazal J, Babis M, Brooks RA, et al. T1 and T2 alterations in the brains of patients with hepatic cirrhosis. </w:t>
      </w:r>
      <w:r w:rsidRPr="00C62090">
        <w:rPr>
          <w:i/>
        </w:rPr>
        <w:t xml:space="preserve">AJNR Am J Neuroradiol. </w:t>
      </w:r>
      <w:r w:rsidRPr="00C62090">
        <w:t>1996;17(2):333-336.</w:t>
      </w:r>
    </w:p>
    <w:p w14:paraId="3BA6D3EF" w14:textId="77777777" w:rsidR="00C62090" w:rsidRPr="00C62090" w:rsidRDefault="00C62090" w:rsidP="00C62090">
      <w:pPr>
        <w:pStyle w:val="EndNoteBibliography"/>
        <w:ind w:left="720" w:hanging="720"/>
      </w:pPr>
      <w:r w:rsidRPr="00C62090">
        <w:t>3.</w:t>
      </w:r>
      <w:r w:rsidRPr="00C62090">
        <w:tab/>
        <w:t xml:space="preserve">Pinto RB, Froehlich PE, Pitrez EH, et al. MR findings of the brain in children and adolescents with portal hypertension and the relationship with blood manganese levels. </w:t>
      </w:r>
      <w:r w:rsidRPr="00C62090">
        <w:rPr>
          <w:i/>
        </w:rPr>
        <w:t xml:space="preserve">Neuropediatrics. </w:t>
      </w:r>
      <w:r w:rsidRPr="00C62090">
        <w:t>2010;41(1):12-17.</w:t>
      </w:r>
    </w:p>
    <w:p w14:paraId="2142FEE6" w14:textId="77777777" w:rsidR="00C62090" w:rsidRPr="00C62090" w:rsidRDefault="00C62090" w:rsidP="00C62090">
      <w:pPr>
        <w:pStyle w:val="EndNoteBibliography"/>
        <w:ind w:left="720" w:hanging="720"/>
      </w:pPr>
      <w:r w:rsidRPr="00C62090">
        <w:t>4.</w:t>
      </w:r>
      <w:r w:rsidRPr="00C62090">
        <w:tab/>
        <w:t xml:space="preserve">Lockwood AH, Yap EW, Wong WH. Cerebral ammonia metabolism in patients with severe liver disease and minimal hepatic encephalopathy. </w:t>
      </w:r>
      <w:r w:rsidRPr="00C62090">
        <w:rPr>
          <w:i/>
        </w:rPr>
        <w:t xml:space="preserve">J Cereb Blood Flow Metab. </w:t>
      </w:r>
      <w:r w:rsidRPr="00C62090">
        <w:t>1991;11(2):337-341.</w:t>
      </w:r>
    </w:p>
    <w:p w14:paraId="5CF55009" w14:textId="77777777" w:rsidR="00C62090" w:rsidRPr="00C62090" w:rsidRDefault="00C62090" w:rsidP="00C62090">
      <w:pPr>
        <w:pStyle w:val="EndNoteBibliography"/>
        <w:ind w:left="720" w:hanging="720"/>
      </w:pPr>
      <w:r w:rsidRPr="00C62090">
        <w:t>5.</w:t>
      </w:r>
      <w:r w:rsidRPr="00C62090">
        <w:tab/>
        <w:t xml:space="preserve">Aldridge DR, Tranah EJ, Shawcross DL. Pathogenesis of hepatic encephalopathy: role of ammonia and systemic inflammation. </w:t>
      </w:r>
      <w:r w:rsidRPr="00C62090">
        <w:rPr>
          <w:i/>
        </w:rPr>
        <w:t xml:space="preserve">J Clin Exp Hepatol. </w:t>
      </w:r>
      <w:r w:rsidRPr="00C62090">
        <w:t>2015;5(Suppl 1):S7-s20.</w:t>
      </w:r>
    </w:p>
    <w:p w14:paraId="207B9033" w14:textId="77777777" w:rsidR="00C62090" w:rsidRPr="00C62090" w:rsidRDefault="00C62090" w:rsidP="00C62090">
      <w:pPr>
        <w:pStyle w:val="EndNoteBibliography"/>
        <w:ind w:left="720" w:hanging="720"/>
      </w:pPr>
      <w:r w:rsidRPr="00C62090">
        <w:t>6.</w:t>
      </w:r>
      <w:r w:rsidRPr="00C62090">
        <w:tab/>
        <w:t xml:space="preserve">Krieger D, Krieger S, Jansen O, Gass P, Theilmann L, Lichtnecker H. Manganese and chronic hepatic encephalopathy. </w:t>
      </w:r>
      <w:r w:rsidRPr="00C62090">
        <w:rPr>
          <w:i/>
        </w:rPr>
        <w:t xml:space="preserve">Lancet. </w:t>
      </w:r>
      <w:r w:rsidRPr="00C62090">
        <w:t>1995;346(8970):270-274.</w:t>
      </w:r>
    </w:p>
    <w:p w14:paraId="21CC34EA" w14:textId="77777777" w:rsidR="00C62090" w:rsidRPr="00C62090" w:rsidRDefault="00C62090" w:rsidP="00C62090">
      <w:pPr>
        <w:pStyle w:val="EndNoteBibliography"/>
        <w:ind w:left="720" w:hanging="720"/>
      </w:pPr>
      <w:r w:rsidRPr="00C62090">
        <w:t>7.</w:t>
      </w:r>
      <w:r w:rsidRPr="00C62090">
        <w:tab/>
        <w:t xml:space="preserve">Rose C, Butterworth RF, Zayed J, et al. Manganese deposition in basal ganglia structures results from both portal-systemic shunting and liver dysfunction. </w:t>
      </w:r>
      <w:r w:rsidRPr="00C62090">
        <w:rPr>
          <w:i/>
        </w:rPr>
        <w:t xml:space="preserve">Gastroenterology. </w:t>
      </w:r>
      <w:r w:rsidRPr="00C62090">
        <w:t>1999;117(3):640-644.</w:t>
      </w:r>
    </w:p>
    <w:p w14:paraId="6E25383F" w14:textId="77777777" w:rsidR="00C62090" w:rsidRPr="00C62090" w:rsidRDefault="00C62090" w:rsidP="00C62090">
      <w:pPr>
        <w:pStyle w:val="EndNoteBibliography"/>
        <w:ind w:left="720" w:hanging="720"/>
      </w:pPr>
      <w:r w:rsidRPr="00C62090">
        <w:t>8.</w:t>
      </w:r>
      <w:r w:rsidRPr="00C62090">
        <w:tab/>
        <w:t xml:space="preserve">Choy G, Khalilzadeh O, Michalski M, et al. Current Applications and Future Impact of Machine Learning in Radiology. </w:t>
      </w:r>
      <w:r w:rsidRPr="00C62090">
        <w:rPr>
          <w:i/>
        </w:rPr>
        <w:t xml:space="preserve">Radiology. </w:t>
      </w:r>
      <w:r w:rsidRPr="00C62090">
        <w:t>2018;288(2):318-328.</w:t>
      </w:r>
    </w:p>
    <w:p w14:paraId="79BD5BDF" w14:textId="77777777" w:rsidR="00C62090" w:rsidRPr="00C62090" w:rsidRDefault="00C62090" w:rsidP="00C62090">
      <w:pPr>
        <w:pStyle w:val="EndNoteBibliography"/>
        <w:ind w:left="720" w:hanging="720"/>
      </w:pPr>
      <w:r w:rsidRPr="00C62090">
        <w:t>9.</w:t>
      </w:r>
      <w:r w:rsidRPr="00C62090">
        <w:tab/>
        <w:t xml:space="preserve">Ashburner J, Neelin P, Collins DL, Evans A, Friston K. Incorporating prior knowledge into image registration. </w:t>
      </w:r>
      <w:r w:rsidRPr="00C62090">
        <w:rPr>
          <w:i/>
        </w:rPr>
        <w:t xml:space="preserve">Neuroimage. </w:t>
      </w:r>
      <w:r w:rsidRPr="00C62090">
        <w:t>1997;6(4):344-352.</w:t>
      </w:r>
    </w:p>
    <w:p w14:paraId="254DB1AA" w14:textId="77777777" w:rsidR="00C62090" w:rsidRPr="00C62090" w:rsidRDefault="00C62090" w:rsidP="00C62090">
      <w:pPr>
        <w:pStyle w:val="EndNoteBibliography"/>
        <w:ind w:left="720" w:hanging="720"/>
      </w:pPr>
      <w:r w:rsidRPr="00C62090">
        <w:t>10.</w:t>
      </w:r>
      <w:r w:rsidRPr="00C62090">
        <w:tab/>
        <w:t xml:space="preserve">Dale AM, Fischl B, Sereno MI. Cortical surface-based analysis. I. Segmentation and surface reconstruction. </w:t>
      </w:r>
      <w:r w:rsidRPr="00C62090">
        <w:rPr>
          <w:i/>
        </w:rPr>
        <w:t xml:space="preserve">Neuroimage. </w:t>
      </w:r>
      <w:r w:rsidRPr="00C62090">
        <w:t>1999;9(2):179-194.</w:t>
      </w:r>
    </w:p>
    <w:p w14:paraId="51FC955F" w14:textId="77777777" w:rsidR="00C62090" w:rsidRPr="00C62090" w:rsidRDefault="00C62090" w:rsidP="00C62090">
      <w:pPr>
        <w:pStyle w:val="EndNoteBibliography"/>
        <w:ind w:left="720" w:hanging="720"/>
      </w:pPr>
      <w:r w:rsidRPr="00C62090">
        <w:t>11.</w:t>
      </w:r>
      <w:r w:rsidRPr="00C62090">
        <w:tab/>
        <w:t xml:space="preserve">Iwasa M, Kinosada Y, Nakatsuka A, Watanabe S, Adachi Y. Magnetization transfer contrast of various regions of the brain in liver cirrhosis. </w:t>
      </w:r>
      <w:r w:rsidRPr="00C62090">
        <w:rPr>
          <w:i/>
        </w:rPr>
        <w:t xml:space="preserve">AJNR Am J Neuroradiol. </w:t>
      </w:r>
      <w:r w:rsidRPr="00C62090">
        <w:t>1999;20(4):652-654.</w:t>
      </w:r>
    </w:p>
    <w:p w14:paraId="2014D062" w14:textId="77777777" w:rsidR="00C62090" w:rsidRPr="00C62090" w:rsidRDefault="00C62090" w:rsidP="00C62090">
      <w:pPr>
        <w:pStyle w:val="EndNoteBibliography"/>
        <w:ind w:left="720" w:hanging="720"/>
      </w:pPr>
      <w:r w:rsidRPr="00C62090">
        <w:t>12.</w:t>
      </w:r>
      <w:r w:rsidRPr="00C62090">
        <w:tab/>
        <w:t xml:space="preserve">Tanenbaum LN, Tsiouris AJ, Johnson AN, et al. Synthetic MRI for Clinical Neuroimaging: Results of the Magnetic Resonance Image Compilation (MAGiC) Prospective, Multicenter, Multireader Trial. </w:t>
      </w:r>
      <w:r w:rsidRPr="00C62090">
        <w:rPr>
          <w:i/>
        </w:rPr>
        <w:t xml:space="preserve">AJNR Am J Neuroradiol. </w:t>
      </w:r>
      <w:r w:rsidRPr="00C62090">
        <w:t>2017;38(6):1103-1110.</w:t>
      </w:r>
    </w:p>
    <w:p w14:paraId="3DE2BDC9" w14:textId="77777777" w:rsidR="00C62090" w:rsidRPr="00C62090" w:rsidRDefault="00C62090" w:rsidP="00C62090">
      <w:pPr>
        <w:pStyle w:val="EndNoteBibliography"/>
        <w:ind w:left="720" w:hanging="720"/>
      </w:pPr>
      <w:r w:rsidRPr="00C62090">
        <w:t>13.</w:t>
      </w:r>
      <w:r w:rsidRPr="00C62090">
        <w:tab/>
        <w:t xml:space="preserve">Kang KM, Choi SH, Hwang M, Yun TJ, Kim JH, Sohn CH. T1 Shortening in the Globus Pallidus after Multiple Administrations of Gadobutrol: Assessment with a Multidynamic Multiecho Sequence. </w:t>
      </w:r>
      <w:r w:rsidRPr="00C62090">
        <w:rPr>
          <w:i/>
        </w:rPr>
        <w:t xml:space="preserve">Radiology. </w:t>
      </w:r>
      <w:r w:rsidRPr="00C62090">
        <w:t>2018;287(1):258-266.</w:t>
      </w:r>
    </w:p>
    <w:p w14:paraId="1676C683" w14:textId="77777777" w:rsidR="00C62090" w:rsidRPr="00C62090" w:rsidRDefault="00C62090" w:rsidP="00C62090">
      <w:pPr>
        <w:pStyle w:val="EndNoteBibliography"/>
        <w:ind w:left="720" w:hanging="720"/>
      </w:pPr>
      <w:r w:rsidRPr="00C62090">
        <w:t>14.</w:t>
      </w:r>
      <w:r w:rsidRPr="00C62090">
        <w:tab/>
        <w:t xml:space="preserve">Chalasani N, Younossi Z, Lavine JE, et al. The diagnosis and management of nonalcoholic fatty liver disease: Practice guidance from the American Association for the Study of Liver Diseases. </w:t>
      </w:r>
      <w:r w:rsidRPr="00C62090">
        <w:rPr>
          <w:i/>
        </w:rPr>
        <w:t xml:space="preserve">Hepatology. </w:t>
      </w:r>
      <w:r w:rsidRPr="00C62090">
        <w:t>2018;67(1):328-357.</w:t>
      </w:r>
    </w:p>
    <w:p w14:paraId="4F65DA26" w14:textId="77777777" w:rsidR="00C62090" w:rsidRPr="00C62090" w:rsidRDefault="00C62090" w:rsidP="00C62090">
      <w:pPr>
        <w:pStyle w:val="EndNoteBibliography"/>
        <w:ind w:left="720" w:hanging="720"/>
      </w:pPr>
      <w:r w:rsidRPr="00C62090">
        <w:t>15.</w:t>
      </w:r>
      <w:r w:rsidRPr="00C62090">
        <w:tab/>
        <w:t xml:space="preserve">Choi JW, Moon W-J. Gadolinium Deposition in the Brain: Current Updates. </w:t>
      </w:r>
      <w:r w:rsidRPr="00C62090">
        <w:rPr>
          <w:i/>
        </w:rPr>
        <w:t xml:space="preserve">Korean J Radiol. </w:t>
      </w:r>
      <w:r w:rsidRPr="00C62090">
        <w:t>2019;20(1):134-147.</w:t>
      </w:r>
    </w:p>
    <w:p w14:paraId="142E6873" w14:textId="77777777" w:rsidR="00C62090" w:rsidRPr="00C62090" w:rsidRDefault="00C62090" w:rsidP="00C62090">
      <w:pPr>
        <w:pStyle w:val="EndNoteBibliography"/>
        <w:ind w:left="720" w:hanging="720"/>
      </w:pPr>
      <w:r w:rsidRPr="00C62090">
        <w:t>16.</w:t>
      </w:r>
      <w:r w:rsidRPr="00C62090">
        <w:tab/>
        <w:t xml:space="preserve">Crombé A, Saranathan M, Ruet A, et al. MS Lesions Are Better Detected with 3D T1 Gradient-Echo Than with 2D T1 Spin-Echo Gadolinium-Enhanced Imaging at 3T. </w:t>
      </w:r>
      <w:r w:rsidRPr="00C62090">
        <w:rPr>
          <w:i/>
        </w:rPr>
        <w:t xml:space="preserve">Am J Neuroradiol. </w:t>
      </w:r>
      <w:r w:rsidRPr="00C62090">
        <w:t>2015;36(3):501-507.</w:t>
      </w:r>
    </w:p>
    <w:p w14:paraId="1D739E93" w14:textId="77777777" w:rsidR="00C62090" w:rsidRPr="00C62090" w:rsidRDefault="00C62090" w:rsidP="00C62090">
      <w:pPr>
        <w:pStyle w:val="EndNoteBibliography"/>
        <w:ind w:left="720" w:hanging="720"/>
      </w:pPr>
      <w:r w:rsidRPr="00C62090">
        <w:t>17.</w:t>
      </w:r>
      <w:r w:rsidRPr="00C62090">
        <w:tab/>
        <w:t xml:space="preserve">Reuter M, Schmansky NJ, Rosas HD, Fischl B. Within-subject template estimation for unbiased longitudinal image analysis. </w:t>
      </w:r>
      <w:r w:rsidRPr="00C62090">
        <w:rPr>
          <w:i/>
        </w:rPr>
        <w:t xml:space="preserve">Neuroimage. </w:t>
      </w:r>
      <w:r w:rsidRPr="00C62090">
        <w:t>2012;61(4):1402-1418.</w:t>
      </w:r>
    </w:p>
    <w:p w14:paraId="235A6CA3" w14:textId="77777777" w:rsidR="00C62090" w:rsidRPr="00C62090" w:rsidRDefault="00C62090" w:rsidP="00C62090">
      <w:pPr>
        <w:pStyle w:val="EndNoteBibliography"/>
        <w:ind w:left="720" w:hanging="720"/>
      </w:pPr>
      <w:r w:rsidRPr="00C62090">
        <w:t>18.</w:t>
      </w:r>
      <w:r w:rsidRPr="00C62090">
        <w:tab/>
        <w:t xml:space="preserve">Maeda H, Sato M, Yoshikawa A, et al. Brain MR imaging in patients with hepatic cirrhosis: relationship between high intensity signal in basal ganglia on T1-weighted images and elemental concentrations in brain. </w:t>
      </w:r>
      <w:r w:rsidRPr="00C62090">
        <w:rPr>
          <w:i/>
        </w:rPr>
        <w:t xml:space="preserve">Neuroradiology. </w:t>
      </w:r>
      <w:r w:rsidRPr="00C62090">
        <w:t>1997;39(8):546-550.</w:t>
      </w:r>
    </w:p>
    <w:p w14:paraId="1FEFBCD9" w14:textId="7FBD7C67" w:rsidR="004D6C37" w:rsidRPr="00C62090" w:rsidRDefault="007A03FA" w:rsidP="00AB2A30">
      <w:r w:rsidRPr="00C62090">
        <w:fldChar w:fldCharType="end"/>
      </w:r>
    </w:p>
    <w:sectPr w:rsidR="004D6C37" w:rsidRPr="00C62090" w:rsidSect="004D6C3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A81F2" w14:textId="77777777" w:rsidR="00854DDA" w:rsidRDefault="00854DDA" w:rsidP="00606362">
      <w:r>
        <w:separator/>
      </w:r>
    </w:p>
  </w:endnote>
  <w:endnote w:type="continuationSeparator" w:id="0">
    <w:p w14:paraId="6C1191BD" w14:textId="77777777" w:rsidR="00854DDA" w:rsidRDefault="00854DDA" w:rsidP="00606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notTrueType/>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3222916"/>
      <w:docPartObj>
        <w:docPartGallery w:val="Page Numbers (Bottom of Page)"/>
        <w:docPartUnique/>
      </w:docPartObj>
    </w:sdtPr>
    <w:sdtEndPr>
      <w:rPr>
        <w:rStyle w:val="PageNumber"/>
      </w:rPr>
    </w:sdtEndPr>
    <w:sdtContent>
      <w:p w14:paraId="4F8E66A1" w14:textId="2A35A85B" w:rsidR="006F6D5C" w:rsidRDefault="006F6D5C"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8AE667" w14:textId="77777777" w:rsidR="006F6D5C" w:rsidRDefault="006F6D5C" w:rsidP="003D5A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0284944"/>
      <w:docPartObj>
        <w:docPartGallery w:val="Page Numbers (Bottom of Page)"/>
        <w:docPartUnique/>
      </w:docPartObj>
    </w:sdtPr>
    <w:sdtEndPr>
      <w:rPr>
        <w:rStyle w:val="PageNumber"/>
      </w:rPr>
    </w:sdtEndPr>
    <w:sdtContent>
      <w:p w14:paraId="6CFB6746" w14:textId="64F2637D" w:rsidR="006F6D5C" w:rsidRDefault="006F6D5C"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F368F7" w14:textId="77777777" w:rsidR="006F6D5C" w:rsidRDefault="006F6D5C" w:rsidP="003D5A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DABF7E" w14:textId="77777777" w:rsidR="00854DDA" w:rsidRDefault="00854DDA" w:rsidP="00606362">
      <w:r>
        <w:separator/>
      </w:r>
    </w:p>
  </w:footnote>
  <w:footnote w:type="continuationSeparator" w:id="0">
    <w:p w14:paraId="5BD0B515" w14:textId="77777777" w:rsidR="00854DDA" w:rsidRDefault="00854DDA" w:rsidP="006063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62C"/>
    <w:multiLevelType w:val="hybridMultilevel"/>
    <w:tmpl w:val="27B23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CE17A0"/>
    <w:multiLevelType w:val="hybridMultilevel"/>
    <w:tmpl w:val="1096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B7078"/>
    <w:multiLevelType w:val="hybridMultilevel"/>
    <w:tmpl w:val="5E58B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A25A02"/>
    <w:multiLevelType w:val="hybridMultilevel"/>
    <w:tmpl w:val="80582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2F6286"/>
    <w:multiLevelType w:val="hybridMultilevel"/>
    <w:tmpl w:val="220C9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8719A4"/>
    <w:multiLevelType w:val="hybridMultilevel"/>
    <w:tmpl w:val="3A74D042"/>
    <w:lvl w:ilvl="0" w:tplc="8B104B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0609AF"/>
    <w:multiLevelType w:val="hybridMultilevel"/>
    <w:tmpl w:val="E730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A95D15"/>
    <w:multiLevelType w:val="hybridMultilevel"/>
    <w:tmpl w:val="D61A34FC"/>
    <w:lvl w:ilvl="0" w:tplc="F8E61200">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0"/>
  </w:num>
  <w:num w:numId="4">
    <w:abstractNumId w:val="4"/>
  </w:num>
  <w:num w:numId="5">
    <w:abstractNumId w:val="3"/>
  </w:num>
  <w:num w:numId="6">
    <w:abstractNumId w:val="2"/>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61236"/>
    <w:rsid w:val="00003E25"/>
    <w:rsid w:val="00003E28"/>
    <w:rsid w:val="00005547"/>
    <w:rsid w:val="00010B50"/>
    <w:rsid w:val="0001693E"/>
    <w:rsid w:val="00017753"/>
    <w:rsid w:val="000237E3"/>
    <w:rsid w:val="00031250"/>
    <w:rsid w:val="0003544F"/>
    <w:rsid w:val="000360C0"/>
    <w:rsid w:val="00037D46"/>
    <w:rsid w:val="00040C2D"/>
    <w:rsid w:val="00041468"/>
    <w:rsid w:val="000421EA"/>
    <w:rsid w:val="0004610E"/>
    <w:rsid w:val="00047D36"/>
    <w:rsid w:val="00051307"/>
    <w:rsid w:val="000539E2"/>
    <w:rsid w:val="00060865"/>
    <w:rsid w:val="00062D05"/>
    <w:rsid w:val="00063E5C"/>
    <w:rsid w:val="00066250"/>
    <w:rsid w:val="00071F51"/>
    <w:rsid w:val="00072D69"/>
    <w:rsid w:val="00073EC8"/>
    <w:rsid w:val="000742E6"/>
    <w:rsid w:val="000810A3"/>
    <w:rsid w:val="00084D09"/>
    <w:rsid w:val="00085AC3"/>
    <w:rsid w:val="00097A5D"/>
    <w:rsid w:val="000A1A36"/>
    <w:rsid w:val="000A1A3E"/>
    <w:rsid w:val="000A3D6A"/>
    <w:rsid w:val="000B58D4"/>
    <w:rsid w:val="000B6E15"/>
    <w:rsid w:val="000C2638"/>
    <w:rsid w:val="000C4380"/>
    <w:rsid w:val="000C5D03"/>
    <w:rsid w:val="000C5F25"/>
    <w:rsid w:val="000C747F"/>
    <w:rsid w:val="000D08B8"/>
    <w:rsid w:val="000D26F7"/>
    <w:rsid w:val="000D2EBF"/>
    <w:rsid w:val="000D35E1"/>
    <w:rsid w:val="000D4994"/>
    <w:rsid w:val="000D596E"/>
    <w:rsid w:val="000D69A8"/>
    <w:rsid w:val="000E2190"/>
    <w:rsid w:val="000F07EB"/>
    <w:rsid w:val="000F149C"/>
    <w:rsid w:val="0010010F"/>
    <w:rsid w:val="001062E3"/>
    <w:rsid w:val="0011070C"/>
    <w:rsid w:val="00116FD6"/>
    <w:rsid w:val="00117813"/>
    <w:rsid w:val="00117E82"/>
    <w:rsid w:val="00120AD6"/>
    <w:rsid w:val="001221A3"/>
    <w:rsid w:val="00130406"/>
    <w:rsid w:val="001335AD"/>
    <w:rsid w:val="0013440E"/>
    <w:rsid w:val="00136220"/>
    <w:rsid w:val="00140021"/>
    <w:rsid w:val="00140DF9"/>
    <w:rsid w:val="0014574A"/>
    <w:rsid w:val="00153875"/>
    <w:rsid w:val="00153E24"/>
    <w:rsid w:val="00161B50"/>
    <w:rsid w:val="001716FD"/>
    <w:rsid w:val="001735AB"/>
    <w:rsid w:val="001761FE"/>
    <w:rsid w:val="0018060E"/>
    <w:rsid w:val="00184B55"/>
    <w:rsid w:val="001863B9"/>
    <w:rsid w:val="001942CD"/>
    <w:rsid w:val="00196FA4"/>
    <w:rsid w:val="001A4DCC"/>
    <w:rsid w:val="001B05AA"/>
    <w:rsid w:val="001B6A92"/>
    <w:rsid w:val="001C4C63"/>
    <w:rsid w:val="001C7D50"/>
    <w:rsid w:val="001E4CA7"/>
    <w:rsid w:val="001E6656"/>
    <w:rsid w:val="001E66AE"/>
    <w:rsid w:val="001E7D38"/>
    <w:rsid w:val="001F0F0F"/>
    <w:rsid w:val="001F1ACD"/>
    <w:rsid w:val="001F397C"/>
    <w:rsid w:val="001F46C4"/>
    <w:rsid w:val="001F7EE7"/>
    <w:rsid w:val="00200B81"/>
    <w:rsid w:val="00201EC8"/>
    <w:rsid w:val="00202002"/>
    <w:rsid w:val="00204682"/>
    <w:rsid w:val="00205835"/>
    <w:rsid w:val="002066BE"/>
    <w:rsid w:val="00213377"/>
    <w:rsid w:val="00220E4A"/>
    <w:rsid w:val="00221839"/>
    <w:rsid w:val="00222A58"/>
    <w:rsid w:val="002236BD"/>
    <w:rsid w:val="00223896"/>
    <w:rsid w:val="00224F6E"/>
    <w:rsid w:val="00244995"/>
    <w:rsid w:val="00251166"/>
    <w:rsid w:val="0025593B"/>
    <w:rsid w:val="00261D77"/>
    <w:rsid w:val="00264F50"/>
    <w:rsid w:val="002650F1"/>
    <w:rsid w:val="00267D7F"/>
    <w:rsid w:val="00273068"/>
    <w:rsid w:val="00274483"/>
    <w:rsid w:val="00290F2B"/>
    <w:rsid w:val="002922D2"/>
    <w:rsid w:val="00292C5C"/>
    <w:rsid w:val="002931EB"/>
    <w:rsid w:val="00294E39"/>
    <w:rsid w:val="002B0896"/>
    <w:rsid w:val="002B3E3B"/>
    <w:rsid w:val="002B4FF8"/>
    <w:rsid w:val="002C08FB"/>
    <w:rsid w:val="002C15FF"/>
    <w:rsid w:val="002C7DE5"/>
    <w:rsid w:val="002E238F"/>
    <w:rsid w:val="002F0E32"/>
    <w:rsid w:val="002F4216"/>
    <w:rsid w:val="002F5B0D"/>
    <w:rsid w:val="002F6B7D"/>
    <w:rsid w:val="00310122"/>
    <w:rsid w:val="00311036"/>
    <w:rsid w:val="003115C5"/>
    <w:rsid w:val="00313812"/>
    <w:rsid w:val="00313F84"/>
    <w:rsid w:val="003175F2"/>
    <w:rsid w:val="00321131"/>
    <w:rsid w:val="003255BC"/>
    <w:rsid w:val="0032563E"/>
    <w:rsid w:val="003267D5"/>
    <w:rsid w:val="0032695F"/>
    <w:rsid w:val="00334AE9"/>
    <w:rsid w:val="00341EEB"/>
    <w:rsid w:val="003459E6"/>
    <w:rsid w:val="00346C9F"/>
    <w:rsid w:val="00347E0F"/>
    <w:rsid w:val="0035543C"/>
    <w:rsid w:val="003560D6"/>
    <w:rsid w:val="00362949"/>
    <w:rsid w:val="003635CB"/>
    <w:rsid w:val="003652EC"/>
    <w:rsid w:val="003705A1"/>
    <w:rsid w:val="003726FC"/>
    <w:rsid w:val="0037276A"/>
    <w:rsid w:val="00373432"/>
    <w:rsid w:val="00373EF5"/>
    <w:rsid w:val="00385341"/>
    <w:rsid w:val="003858BB"/>
    <w:rsid w:val="00387D8F"/>
    <w:rsid w:val="00391B70"/>
    <w:rsid w:val="00396C72"/>
    <w:rsid w:val="003A02D2"/>
    <w:rsid w:val="003A10E6"/>
    <w:rsid w:val="003A26DA"/>
    <w:rsid w:val="003B250E"/>
    <w:rsid w:val="003B2B21"/>
    <w:rsid w:val="003B50E6"/>
    <w:rsid w:val="003C06ED"/>
    <w:rsid w:val="003C2F12"/>
    <w:rsid w:val="003C2FD2"/>
    <w:rsid w:val="003C3384"/>
    <w:rsid w:val="003C6A11"/>
    <w:rsid w:val="003D2CE2"/>
    <w:rsid w:val="003D565A"/>
    <w:rsid w:val="003D5A61"/>
    <w:rsid w:val="003D63CA"/>
    <w:rsid w:val="003D6BE4"/>
    <w:rsid w:val="003F00F9"/>
    <w:rsid w:val="003F0403"/>
    <w:rsid w:val="003F3718"/>
    <w:rsid w:val="004003B5"/>
    <w:rsid w:val="00404EDC"/>
    <w:rsid w:val="004203B9"/>
    <w:rsid w:val="004218CD"/>
    <w:rsid w:val="00421B7C"/>
    <w:rsid w:val="0042297A"/>
    <w:rsid w:val="00422C71"/>
    <w:rsid w:val="004237B0"/>
    <w:rsid w:val="004327B3"/>
    <w:rsid w:val="00435C54"/>
    <w:rsid w:val="004371D1"/>
    <w:rsid w:val="0044250E"/>
    <w:rsid w:val="00442CC9"/>
    <w:rsid w:val="004446D7"/>
    <w:rsid w:val="00447C5C"/>
    <w:rsid w:val="0045070B"/>
    <w:rsid w:val="00455F38"/>
    <w:rsid w:val="00464FEA"/>
    <w:rsid w:val="004661E9"/>
    <w:rsid w:val="004662EE"/>
    <w:rsid w:val="004724C1"/>
    <w:rsid w:val="00472835"/>
    <w:rsid w:val="00476C93"/>
    <w:rsid w:val="00480FFB"/>
    <w:rsid w:val="00485279"/>
    <w:rsid w:val="00490CEF"/>
    <w:rsid w:val="004915FB"/>
    <w:rsid w:val="00491FBA"/>
    <w:rsid w:val="00496760"/>
    <w:rsid w:val="004A1C83"/>
    <w:rsid w:val="004A734D"/>
    <w:rsid w:val="004A7B41"/>
    <w:rsid w:val="004B2DEB"/>
    <w:rsid w:val="004B55B0"/>
    <w:rsid w:val="004C1DA6"/>
    <w:rsid w:val="004C3672"/>
    <w:rsid w:val="004C419D"/>
    <w:rsid w:val="004D6C19"/>
    <w:rsid w:val="004D6C37"/>
    <w:rsid w:val="004D75A1"/>
    <w:rsid w:val="004E0405"/>
    <w:rsid w:val="004E3ABE"/>
    <w:rsid w:val="004E4646"/>
    <w:rsid w:val="004E4ED8"/>
    <w:rsid w:val="004F0CAB"/>
    <w:rsid w:val="004F0D78"/>
    <w:rsid w:val="004F1662"/>
    <w:rsid w:val="004F2BAB"/>
    <w:rsid w:val="004F49E4"/>
    <w:rsid w:val="004F580B"/>
    <w:rsid w:val="0050135D"/>
    <w:rsid w:val="00501BF0"/>
    <w:rsid w:val="005021D9"/>
    <w:rsid w:val="00505EBF"/>
    <w:rsid w:val="0050733F"/>
    <w:rsid w:val="00512971"/>
    <w:rsid w:val="0051635D"/>
    <w:rsid w:val="00532FFA"/>
    <w:rsid w:val="00535D91"/>
    <w:rsid w:val="0054708B"/>
    <w:rsid w:val="005569F0"/>
    <w:rsid w:val="0058140F"/>
    <w:rsid w:val="00581B87"/>
    <w:rsid w:val="00587BF0"/>
    <w:rsid w:val="00592EBF"/>
    <w:rsid w:val="005A26D1"/>
    <w:rsid w:val="005B4E80"/>
    <w:rsid w:val="005C2AAD"/>
    <w:rsid w:val="005C61DA"/>
    <w:rsid w:val="005D3ACF"/>
    <w:rsid w:val="005D441F"/>
    <w:rsid w:val="005D49E0"/>
    <w:rsid w:val="005D5EC7"/>
    <w:rsid w:val="005E11EE"/>
    <w:rsid w:val="005E15C1"/>
    <w:rsid w:val="005E2131"/>
    <w:rsid w:val="005F5AE9"/>
    <w:rsid w:val="005F6FA5"/>
    <w:rsid w:val="005F7321"/>
    <w:rsid w:val="005F7AE9"/>
    <w:rsid w:val="00604A9C"/>
    <w:rsid w:val="00606362"/>
    <w:rsid w:val="00606722"/>
    <w:rsid w:val="00607AC7"/>
    <w:rsid w:val="00607B7F"/>
    <w:rsid w:val="00611771"/>
    <w:rsid w:val="00613BC9"/>
    <w:rsid w:val="006200FD"/>
    <w:rsid w:val="006219F5"/>
    <w:rsid w:val="00630FB9"/>
    <w:rsid w:val="00642761"/>
    <w:rsid w:val="00644A10"/>
    <w:rsid w:val="00650E20"/>
    <w:rsid w:val="006511A4"/>
    <w:rsid w:val="00652BF2"/>
    <w:rsid w:val="006530CA"/>
    <w:rsid w:val="00653F8C"/>
    <w:rsid w:val="00662878"/>
    <w:rsid w:val="006715CC"/>
    <w:rsid w:val="00673AE4"/>
    <w:rsid w:val="00673F4E"/>
    <w:rsid w:val="0068224A"/>
    <w:rsid w:val="00684441"/>
    <w:rsid w:val="00684C2D"/>
    <w:rsid w:val="00684FDE"/>
    <w:rsid w:val="0068632E"/>
    <w:rsid w:val="006870D1"/>
    <w:rsid w:val="00695E23"/>
    <w:rsid w:val="006A3958"/>
    <w:rsid w:val="006A5CF7"/>
    <w:rsid w:val="006A5DB5"/>
    <w:rsid w:val="006A695D"/>
    <w:rsid w:val="006A7854"/>
    <w:rsid w:val="006B1D99"/>
    <w:rsid w:val="006B3748"/>
    <w:rsid w:val="006C1308"/>
    <w:rsid w:val="006C3751"/>
    <w:rsid w:val="006D27E9"/>
    <w:rsid w:val="006D571C"/>
    <w:rsid w:val="006E1415"/>
    <w:rsid w:val="006E29BE"/>
    <w:rsid w:val="006E31D6"/>
    <w:rsid w:val="006E4CAD"/>
    <w:rsid w:val="006E74D1"/>
    <w:rsid w:val="006F037C"/>
    <w:rsid w:val="006F217D"/>
    <w:rsid w:val="006F4206"/>
    <w:rsid w:val="006F4342"/>
    <w:rsid w:val="006F65B7"/>
    <w:rsid w:val="006F6D5C"/>
    <w:rsid w:val="006F7735"/>
    <w:rsid w:val="006F7FB4"/>
    <w:rsid w:val="00701B90"/>
    <w:rsid w:val="00702994"/>
    <w:rsid w:val="00704B52"/>
    <w:rsid w:val="0070750F"/>
    <w:rsid w:val="00707998"/>
    <w:rsid w:val="00711C08"/>
    <w:rsid w:val="00713F2A"/>
    <w:rsid w:val="00727DFF"/>
    <w:rsid w:val="007320E1"/>
    <w:rsid w:val="00735B48"/>
    <w:rsid w:val="0074127F"/>
    <w:rsid w:val="00741700"/>
    <w:rsid w:val="00751A10"/>
    <w:rsid w:val="00752ECF"/>
    <w:rsid w:val="00753C8D"/>
    <w:rsid w:val="0075797E"/>
    <w:rsid w:val="00760BFB"/>
    <w:rsid w:val="00760CBE"/>
    <w:rsid w:val="007644FF"/>
    <w:rsid w:val="0076596D"/>
    <w:rsid w:val="00766118"/>
    <w:rsid w:val="0077097B"/>
    <w:rsid w:val="007713C3"/>
    <w:rsid w:val="007875D5"/>
    <w:rsid w:val="007879A2"/>
    <w:rsid w:val="00794355"/>
    <w:rsid w:val="00795973"/>
    <w:rsid w:val="00797A53"/>
    <w:rsid w:val="007A03FA"/>
    <w:rsid w:val="007A2876"/>
    <w:rsid w:val="007A291B"/>
    <w:rsid w:val="007A54F2"/>
    <w:rsid w:val="007A62A6"/>
    <w:rsid w:val="007B3952"/>
    <w:rsid w:val="007B5C19"/>
    <w:rsid w:val="007B6198"/>
    <w:rsid w:val="007B6742"/>
    <w:rsid w:val="007B6CAA"/>
    <w:rsid w:val="007B6CFB"/>
    <w:rsid w:val="007C21FF"/>
    <w:rsid w:val="007D5C55"/>
    <w:rsid w:val="007E1453"/>
    <w:rsid w:val="007E61D1"/>
    <w:rsid w:val="007F775E"/>
    <w:rsid w:val="00801596"/>
    <w:rsid w:val="008039F6"/>
    <w:rsid w:val="0081047A"/>
    <w:rsid w:val="00823B3F"/>
    <w:rsid w:val="00830300"/>
    <w:rsid w:val="0083491F"/>
    <w:rsid w:val="00840693"/>
    <w:rsid w:val="0085049B"/>
    <w:rsid w:val="0085294C"/>
    <w:rsid w:val="00854DDA"/>
    <w:rsid w:val="00854F7D"/>
    <w:rsid w:val="008575D8"/>
    <w:rsid w:val="00863231"/>
    <w:rsid w:val="00867FA7"/>
    <w:rsid w:val="00874608"/>
    <w:rsid w:val="008824C0"/>
    <w:rsid w:val="00882596"/>
    <w:rsid w:val="00885F79"/>
    <w:rsid w:val="00887BFC"/>
    <w:rsid w:val="0089109F"/>
    <w:rsid w:val="00893092"/>
    <w:rsid w:val="00896EEC"/>
    <w:rsid w:val="008A1D1E"/>
    <w:rsid w:val="008A2ACD"/>
    <w:rsid w:val="008A32BE"/>
    <w:rsid w:val="008B2EF3"/>
    <w:rsid w:val="008B359A"/>
    <w:rsid w:val="008B4F0A"/>
    <w:rsid w:val="008C1C0D"/>
    <w:rsid w:val="008C3ECC"/>
    <w:rsid w:val="008C518A"/>
    <w:rsid w:val="008C7F6C"/>
    <w:rsid w:val="008D4D4C"/>
    <w:rsid w:val="008D5F83"/>
    <w:rsid w:val="008E302B"/>
    <w:rsid w:val="008E3D66"/>
    <w:rsid w:val="008E66DA"/>
    <w:rsid w:val="008F2C10"/>
    <w:rsid w:val="00901F71"/>
    <w:rsid w:val="00904559"/>
    <w:rsid w:val="00912D50"/>
    <w:rsid w:val="00915E8A"/>
    <w:rsid w:val="00920899"/>
    <w:rsid w:val="0092199E"/>
    <w:rsid w:val="00924E95"/>
    <w:rsid w:val="00927DD3"/>
    <w:rsid w:val="00930A43"/>
    <w:rsid w:val="009310F4"/>
    <w:rsid w:val="009336C3"/>
    <w:rsid w:val="00943211"/>
    <w:rsid w:val="009434F7"/>
    <w:rsid w:val="009479C2"/>
    <w:rsid w:val="009540D4"/>
    <w:rsid w:val="00960ABF"/>
    <w:rsid w:val="00961987"/>
    <w:rsid w:val="00963A13"/>
    <w:rsid w:val="00965BBF"/>
    <w:rsid w:val="00966E8F"/>
    <w:rsid w:val="009773AA"/>
    <w:rsid w:val="00977FED"/>
    <w:rsid w:val="00980537"/>
    <w:rsid w:val="009812FE"/>
    <w:rsid w:val="00992059"/>
    <w:rsid w:val="00993917"/>
    <w:rsid w:val="0099486F"/>
    <w:rsid w:val="009975AC"/>
    <w:rsid w:val="009A2E08"/>
    <w:rsid w:val="009A4692"/>
    <w:rsid w:val="009A518F"/>
    <w:rsid w:val="009A7D7B"/>
    <w:rsid w:val="009B0839"/>
    <w:rsid w:val="009B2C23"/>
    <w:rsid w:val="009C2C44"/>
    <w:rsid w:val="009C2F85"/>
    <w:rsid w:val="009C39AA"/>
    <w:rsid w:val="009C7612"/>
    <w:rsid w:val="009D197A"/>
    <w:rsid w:val="009D649E"/>
    <w:rsid w:val="009D70E8"/>
    <w:rsid w:val="009E0904"/>
    <w:rsid w:val="009E22CC"/>
    <w:rsid w:val="009E2C63"/>
    <w:rsid w:val="009E6A86"/>
    <w:rsid w:val="009E72E1"/>
    <w:rsid w:val="009E7DEB"/>
    <w:rsid w:val="009E7F88"/>
    <w:rsid w:val="009F1474"/>
    <w:rsid w:val="009F4B57"/>
    <w:rsid w:val="009F52BD"/>
    <w:rsid w:val="009F6401"/>
    <w:rsid w:val="00A015A0"/>
    <w:rsid w:val="00A01E03"/>
    <w:rsid w:val="00A055C2"/>
    <w:rsid w:val="00A07313"/>
    <w:rsid w:val="00A10367"/>
    <w:rsid w:val="00A11F7B"/>
    <w:rsid w:val="00A13A3B"/>
    <w:rsid w:val="00A149DB"/>
    <w:rsid w:val="00A14AC0"/>
    <w:rsid w:val="00A15818"/>
    <w:rsid w:val="00A17A25"/>
    <w:rsid w:val="00A2644D"/>
    <w:rsid w:val="00A26475"/>
    <w:rsid w:val="00A320DA"/>
    <w:rsid w:val="00A32DE4"/>
    <w:rsid w:val="00A35675"/>
    <w:rsid w:val="00A377F8"/>
    <w:rsid w:val="00A40D70"/>
    <w:rsid w:val="00A43216"/>
    <w:rsid w:val="00A50D22"/>
    <w:rsid w:val="00A5227F"/>
    <w:rsid w:val="00A5427B"/>
    <w:rsid w:val="00A55E9E"/>
    <w:rsid w:val="00A5690B"/>
    <w:rsid w:val="00A64E7E"/>
    <w:rsid w:val="00A658FD"/>
    <w:rsid w:val="00A70547"/>
    <w:rsid w:val="00A7409B"/>
    <w:rsid w:val="00A80D3D"/>
    <w:rsid w:val="00A90997"/>
    <w:rsid w:val="00A9305C"/>
    <w:rsid w:val="00A95D82"/>
    <w:rsid w:val="00A976A8"/>
    <w:rsid w:val="00AA5C66"/>
    <w:rsid w:val="00AA6447"/>
    <w:rsid w:val="00AA6A1B"/>
    <w:rsid w:val="00AB2A30"/>
    <w:rsid w:val="00AB370F"/>
    <w:rsid w:val="00AB6B35"/>
    <w:rsid w:val="00AB7839"/>
    <w:rsid w:val="00AC20FF"/>
    <w:rsid w:val="00AC41CF"/>
    <w:rsid w:val="00AD0875"/>
    <w:rsid w:val="00AD226F"/>
    <w:rsid w:val="00AD320D"/>
    <w:rsid w:val="00AE1CF6"/>
    <w:rsid w:val="00AF5941"/>
    <w:rsid w:val="00AF69E0"/>
    <w:rsid w:val="00B04902"/>
    <w:rsid w:val="00B061FC"/>
    <w:rsid w:val="00B0645B"/>
    <w:rsid w:val="00B11503"/>
    <w:rsid w:val="00B22CBB"/>
    <w:rsid w:val="00B23306"/>
    <w:rsid w:val="00B350F7"/>
    <w:rsid w:val="00B42E38"/>
    <w:rsid w:val="00B50847"/>
    <w:rsid w:val="00B5292B"/>
    <w:rsid w:val="00B57E05"/>
    <w:rsid w:val="00B60954"/>
    <w:rsid w:val="00B60BA3"/>
    <w:rsid w:val="00B62CAB"/>
    <w:rsid w:val="00B63548"/>
    <w:rsid w:val="00B64F5E"/>
    <w:rsid w:val="00B6766F"/>
    <w:rsid w:val="00B7645D"/>
    <w:rsid w:val="00B822C9"/>
    <w:rsid w:val="00B83A8F"/>
    <w:rsid w:val="00B83DA7"/>
    <w:rsid w:val="00B84AB1"/>
    <w:rsid w:val="00B9085D"/>
    <w:rsid w:val="00B90984"/>
    <w:rsid w:val="00B95B08"/>
    <w:rsid w:val="00BB4AC4"/>
    <w:rsid w:val="00BB75FD"/>
    <w:rsid w:val="00BB7804"/>
    <w:rsid w:val="00BC4A6C"/>
    <w:rsid w:val="00BC4EE2"/>
    <w:rsid w:val="00BC523C"/>
    <w:rsid w:val="00BD47BA"/>
    <w:rsid w:val="00BE113D"/>
    <w:rsid w:val="00BE2484"/>
    <w:rsid w:val="00BE362A"/>
    <w:rsid w:val="00BE3B65"/>
    <w:rsid w:val="00BE3F89"/>
    <w:rsid w:val="00BE6B65"/>
    <w:rsid w:val="00BE6FB6"/>
    <w:rsid w:val="00BF5B87"/>
    <w:rsid w:val="00BF5BBD"/>
    <w:rsid w:val="00BF7FBE"/>
    <w:rsid w:val="00C014F8"/>
    <w:rsid w:val="00C0167C"/>
    <w:rsid w:val="00C03C3C"/>
    <w:rsid w:val="00C05EBC"/>
    <w:rsid w:val="00C10E73"/>
    <w:rsid w:val="00C133A8"/>
    <w:rsid w:val="00C15D58"/>
    <w:rsid w:val="00C167E9"/>
    <w:rsid w:val="00C17D57"/>
    <w:rsid w:val="00C20A7C"/>
    <w:rsid w:val="00C2115F"/>
    <w:rsid w:val="00C234E0"/>
    <w:rsid w:val="00C24077"/>
    <w:rsid w:val="00C2564F"/>
    <w:rsid w:val="00C34583"/>
    <w:rsid w:val="00C3472A"/>
    <w:rsid w:val="00C35F83"/>
    <w:rsid w:val="00C47634"/>
    <w:rsid w:val="00C50CFE"/>
    <w:rsid w:val="00C53E83"/>
    <w:rsid w:val="00C540D4"/>
    <w:rsid w:val="00C62090"/>
    <w:rsid w:val="00C62AFD"/>
    <w:rsid w:val="00C634BA"/>
    <w:rsid w:val="00C63F27"/>
    <w:rsid w:val="00C65E0E"/>
    <w:rsid w:val="00C66174"/>
    <w:rsid w:val="00C66CA4"/>
    <w:rsid w:val="00C70174"/>
    <w:rsid w:val="00C71019"/>
    <w:rsid w:val="00C716F0"/>
    <w:rsid w:val="00C8006A"/>
    <w:rsid w:val="00C80A7D"/>
    <w:rsid w:val="00C80DB5"/>
    <w:rsid w:val="00C83763"/>
    <w:rsid w:val="00C868F9"/>
    <w:rsid w:val="00C9322B"/>
    <w:rsid w:val="00C93716"/>
    <w:rsid w:val="00CA3657"/>
    <w:rsid w:val="00CA4A55"/>
    <w:rsid w:val="00CA6219"/>
    <w:rsid w:val="00CC2732"/>
    <w:rsid w:val="00CC6C96"/>
    <w:rsid w:val="00CC7262"/>
    <w:rsid w:val="00CD33A1"/>
    <w:rsid w:val="00CD4DDC"/>
    <w:rsid w:val="00CD53F8"/>
    <w:rsid w:val="00CD7BD2"/>
    <w:rsid w:val="00CE76B6"/>
    <w:rsid w:val="00CF3F08"/>
    <w:rsid w:val="00CF7E7E"/>
    <w:rsid w:val="00D03957"/>
    <w:rsid w:val="00D045CC"/>
    <w:rsid w:val="00D04CCB"/>
    <w:rsid w:val="00D05C27"/>
    <w:rsid w:val="00D072A5"/>
    <w:rsid w:val="00D12E6C"/>
    <w:rsid w:val="00D1462D"/>
    <w:rsid w:val="00D2637C"/>
    <w:rsid w:val="00D303F3"/>
    <w:rsid w:val="00D31200"/>
    <w:rsid w:val="00D333C7"/>
    <w:rsid w:val="00D35B13"/>
    <w:rsid w:val="00D42139"/>
    <w:rsid w:val="00D42928"/>
    <w:rsid w:val="00D4408B"/>
    <w:rsid w:val="00D458CE"/>
    <w:rsid w:val="00D50DC7"/>
    <w:rsid w:val="00D5306F"/>
    <w:rsid w:val="00D53F04"/>
    <w:rsid w:val="00D5492B"/>
    <w:rsid w:val="00D66901"/>
    <w:rsid w:val="00D67954"/>
    <w:rsid w:val="00D7133C"/>
    <w:rsid w:val="00D75B07"/>
    <w:rsid w:val="00D8142F"/>
    <w:rsid w:val="00D82793"/>
    <w:rsid w:val="00D82F26"/>
    <w:rsid w:val="00D83093"/>
    <w:rsid w:val="00D848EE"/>
    <w:rsid w:val="00D87784"/>
    <w:rsid w:val="00D960E6"/>
    <w:rsid w:val="00D97044"/>
    <w:rsid w:val="00D97274"/>
    <w:rsid w:val="00DA0A17"/>
    <w:rsid w:val="00DA1971"/>
    <w:rsid w:val="00DA1D14"/>
    <w:rsid w:val="00DA5666"/>
    <w:rsid w:val="00DA7746"/>
    <w:rsid w:val="00DB1D79"/>
    <w:rsid w:val="00DB427D"/>
    <w:rsid w:val="00DB47E7"/>
    <w:rsid w:val="00DB715B"/>
    <w:rsid w:val="00DC01DB"/>
    <w:rsid w:val="00DC3389"/>
    <w:rsid w:val="00DC53CF"/>
    <w:rsid w:val="00DC7531"/>
    <w:rsid w:val="00DD1649"/>
    <w:rsid w:val="00DD499E"/>
    <w:rsid w:val="00DE0B6F"/>
    <w:rsid w:val="00DE4B6D"/>
    <w:rsid w:val="00DF7145"/>
    <w:rsid w:val="00E00656"/>
    <w:rsid w:val="00E0095F"/>
    <w:rsid w:val="00E01748"/>
    <w:rsid w:val="00E01770"/>
    <w:rsid w:val="00E01961"/>
    <w:rsid w:val="00E05BCE"/>
    <w:rsid w:val="00E14834"/>
    <w:rsid w:val="00E23216"/>
    <w:rsid w:val="00E2595D"/>
    <w:rsid w:val="00E27478"/>
    <w:rsid w:val="00E31257"/>
    <w:rsid w:val="00E36F58"/>
    <w:rsid w:val="00E410AD"/>
    <w:rsid w:val="00E422A1"/>
    <w:rsid w:val="00E449FD"/>
    <w:rsid w:val="00E46963"/>
    <w:rsid w:val="00E471BC"/>
    <w:rsid w:val="00E5070A"/>
    <w:rsid w:val="00E566F0"/>
    <w:rsid w:val="00E60AC9"/>
    <w:rsid w:val="00E65968"/>
    <w:rsid w:val="00E7324C"/>
    <w:rsid w:val="00E742FF"/>
    <w:rsid w:val="00E752F9"/>
    <w:rsid w:val="00E77089"/>
    <w:rsid w:val="00E80179"/>
    <w:rsid w:val="00E81315"/>
    <w:rsid w:val="00E82C5A"/>
    <w:rsid w:val="00E846FB"/>
    <w:rsid w:val="00E9286B"/>
    <w:rsid w:val="00EA73A9"/>
    <w:rsid w:val="00EA7FA0"/>
    <w:rsid w:val="00EB036B"/>
    <w:rsid w:val="00EB0530"/>
    <w:rsid w:val="00EB3826"/>
    <w:rsid w:val="00EB60BD"/>
    <w:rsid w:val="00EB7088"/>
    <w:rsid w:val="00EC7155"/>
    <w:rsid w:val="00EC72C0"/>
    <w:rsid w:val="00ED1116"/>
    <w:rsid w:val="00ED364C"/>
    <w:rsid w:val="00ED4846"/>
    <w:rsid w:val="00ED530C"/>
    <w:rsid w:val="00ED72EB"/>
    <w:rsid w:val="00ED7C9C"/>
    <w:rsid w:val="00EE1ED3"/>
    <w:rsid w:val="00EE2771"/>
    <w:rsid w:val="00EE299D"/>
    <w:rsid w:val="00EE4362"/>
    <w:rsid w:val="00EF0A21"/>
    <w:rsid w:val="00EF12CA"/>
    <w:rsid w:val="00EF3C62"/>
    <w:rsid w:val="00EF505E"/>
    <w:rsid w:val="00EF609E"/>
    <w:rsid w:val="00EF6BB5"/>
    <w:rsid w:val="00F10D9D"/>
    <w:rsid w:val="00F12577"/>
    <w:rsid w:val="00F20488"/>
    <w:rsid w:val="00F30BA7"/>
    <w:rsid w:val="00F33BC4"/>
    <w:rsid w:val="00F345D8"/>
    <w:rsid w:val="00F353B0"/>
    <w:rsid w:val="00F41AC4"/>
    <w:rsid w:val="00F55B96"/>
    <w:rsid w:val="00F560D3"/>
    <w:rsid w:val="00F61236"/>
    <w:rsid w:val="00F64AEF"/>
    <w:rsid w:val="00F70D6B"/>
    <w:rsid w:val="00F719CB"/>
    <w:rsid w:val="00F724C5"/>
    <w:rsid w:val="00F75109"/>
    <w:rsid w:val="00F87674"/>
    <w:rsid w:val="00F92533"/>
    <w:rsid w:val="00FA27F8"/>
    <w:rsid w:val="00FA4CE4"/>
    <w:rsid w:val="00FB0D07"/>
    <w:rsid w:val="00FB32CD"/>
    <w:rsid w:val="00FB3337"/>
    <w:rsid w:val="00FB4228"/>
    <w:rsid w:val="00FB48DD"/>
    <w:rsid w:val="00FB64D6"/>
    <w:rsid w:val="00FC2AD8"/>
    <w:rsid w:val="00FC4385"/>
    <w:rsid w:val="00FC49E5"/>
    <w:rsid w:val="00FC5BD8"/>
    <w:rsid w:val="00FC5D6D"/>
    <w:rsid w:val="00FD2D4D"/>
    <w:rsid w:val="00FD42D1"/>
    <w:rsid w:val="00FD6DB9"/>
    <w:rsid w:val="00FD75C6"/>
    <w:rsid w:val="00FE008C"/>
    <w:rsid w:val="00FE1103"/>
    <w:rsid w:val="00FF2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989CC"/>
  <w15:chartTrackingRefBased/>
  <w15:docId w15:val="{DDEA81E8-DD83-5F4B-BE5B-FA85FAE33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666"/>
    <w:rPr>
      <w:rFonts w:ascii="Times New Roman" w:eastAsia="Times New Roman" w:hAnsi="Times New Roman" w:cs="Times New Roman"/>
    </w:rPr>
  </w:style>
  <w:style w:type="paragraph" w:styleId="Heading3">
    <w:name w:val="heading 3"/>
    <w:basedOn w:val="Normal"/>
    <w:link w:val="Heading3Char"/>
    <w:uiPriority w:val="9"/>
    <w:qFormat/>
    <w:rsid w:val="000D35E1"/>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3F2A"/>
    <w:pPr>
      <w:jc w:val="center"/>
    </w:pPr>
    <w:rPr>
      <w:rFonts w:ascii="Calibri" w:eastAsiaTheme="minorEastAsia" w:hAnsi="Calibri" w:cs="Calibri"/>
      <w:noProof/>
    </w:rPr>
  </w:style>
  <w:style w:type="character" w:customStyle="1" w:styleId="EndNoteBibliographyTitleChar">
    <w:name w:val="EndNote Bibliography Title Char"/>
    <w:basedOn w:val="DefaultParagraphFont"/>
    <w:link w:val="EndNoteBibliographyTitle"/>
    <w:rsid w:val="00713F2A"/>
    <w:rPr>
      <w:rFonts w:ascii="Calibri" w:hAnsi="Calibri" w:cs="Calibri"/>
      <w:noProof/>
    </w:rPr>
  </w:style>
  <w:style w:type="paragraph" w:customStyle="1" w:styleId="EndNoteBibliography">
    <w:name w:val="EndNote Bibliography"/>
    <w:basedOn w:val="Normal"/>
    <w:link w:val="EndNoteBibliographyChar"/>
    <w:rsid w:val="00713F2A"/>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713F2A"/>
    <w:rPr>
      <w:rFonts w:ascii="Calibri" w:hAnsi="Calibri" w:cs="Calibri"/>
      <w:noProof/>
    </w:rPr>
  </w:style>
  <w:style w:type="paragraph" w:styleId="BalloonText">
    <w:name w:val="Balloon Text"/>
    <w:basedOn w:val="Normal"/>
    <w:link w:val="BalloonTextChar"/>
    <w:uiPriority w:val="99"/>
    <w:semiHidden/>
    <w:unhideWhenUsed/>
    <w:rsid w:val="00650E20"/>
    <w:rPr>
      <w:rFonts w:eastAsiaTheme="minorEastAsia"/>
      <w:sz w:val="18"/>
      <w:szCs w:val="18"/>
    </w:rPr>
  </w:style>
  <w:style w:type="character" w:customStyle="1" w:styleId="BalloonTextChar">
    <w:name w:val="Balloon Text Char"/>
    <w:basedOn w:val="DefaultParagraphFont"/>
    <w:link w:val="BalloonText"/>
    <w:uiPriority w:val="99"/>
    <w:semiHidden/>
    <w:rsid w:val="00650E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300"/>
    <w:rPr>
      <w:sz w:val="16"/>
      <w:szCs w:val="16"/>
    </w:rPr>
  </w:style>
  <w:style w:type="paragraph" w:styleId="CommentText">
    <w:name w:val="annotation text"/>
    <w:basedOn w:val="Normal"/>
    <w:link w:val="CommentTextChar"/>
    <w:uiPriority w:val="99"/>
    <w:semiHidden/>
    <w:unhideWhenUsed/>
    <w:rsid w:val="0083030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30300"/>
    <w:rPr>
      <w:sz w:val="20"/>
      <w:szCs w:val="20"/>
    </w:rPr>
  </w:style>
  <w:style w:type="paragraph" w:styleId="CommentSubject">
    <w:name w:val="annotation subject"/>
    <w:basedOn w:val="CommentText"/>
    <w:next w:val="CommentText"/>
    <w:link w:val="CommentSubjectChar"/>
    <w:uiPriority w:val="99"/>
    <w:semiHidden/>
    <w:unhideWhenUsed/>
    <w:rsid w:val="00830300"/>
    <w:rPr>
      <w:b/>
      <w:bCs/>
    </w:rPr>
  </w:style>
  <w:style w:type="character" w:customStyle="1" w:styleId="CommentSubjectChar">
    <w:name w:val="Comment Subject Char"/>
    <w:basedOn w:val="CommentTextChar"/>
    <w:link w:val="CommentSubject"/>
    <w:uiPriority w:val="99"/>
    <w:semiHidden/>
    <w:rsid w:val="00830300"/>
    <w:rPr>
      <w:b/>
      <w:bCs/>
      <w:sz w:val="20"/>
      <w:szCs w:val="20"/>
    </w:rPr>
  </w:style>
  <w:style w:type="paragraph" w:styleId="Revision">
    <w:name w:val="Revision"/>
    <w:hidden/>
    <w:uiPriority w:val="99"/>
    <w:semiHidden/>
    <w:rsid w:val="002B4FF8"/>
  </w:style>
  <w:style w:type="character" w:styleId="Hyperlink">
    <w:name w:val="Hyperlink"/>
    <w:basedOn w:val="DefaultParagraphFont"/>
    <w:uiPriority w:val="99"/>
    <w:unhideWhenUsed/>
    <w:rsid w:val="00FC5D6D"/>
    <w:rPr>
      <w:color w:val="0000FF"/>
      <w:u w:val="single"/>
    </w:rPr>
  </w:style>
  <w:style w:type="character" w:styleId="FollowedHyperlink">
    <w:name w:val="FollowedHyperlink"/>
    <w:basedOn w:val="DefaultParagraphFont"/>
    <w:uiPriority w:val="99"/>
    <w:semiHidden/>
    <w:unhideWhenUsed/>
    <w:rsid w:val="00FC5D6D"/>
    <w:rPr>
      <w:color w:val="954F72" w:themeColor="followedHyperlink"/>
      <w:u w:val="single"/>
    </w:rPr>
  </w:style>
  <w:style w:type="character" w:styleId="UnresolvedMention">
    <w:name w:val="Unresolved Mention"/>
    <w:basedOn w:val="DefaultParagraphFont"/>
    <w:uiPriority w:val="99"/>
    <w:semiHidden/>
    <w:unhideWhenUsed/>
    <w:rsid w:val="003F00F9"/>
    <w:rPr>
      <w:color w:val="605E5C"/>
      <w:shd w:val="clear" w:color="auto" w:fill="E1DFDD"/>
    </w:rPr>
  </w:style>
  <w:style w:type="paragraph" w:styleId="ListParagraph">
    <w:name w:val="List Paragraph"/>
    <w:basedOn w:val="Normal"/>
    <w:uiPriority w:val="34"/>
    <w:qFormat/>
    <w:rsid w:val="00D67954"/>
    <w:pPr>
      <w:ind w:left="720"/>
      <w:contextualSpacing/>
    </w:pPr>
    <w:rPr>
      <w:rFonts w:asciiTheme="minorHAnsi" w:eastAsiaTheme="minorEastAsia" w:hAnsiTheme="minorHAnsi" w:cstheme="minorBidi"/>
    </w:rPr>
  </w:style>
  <w:style w:type="character" w:customStyle="1" w:styleId="Heading3Char">
    <w:name w:val="Heading 3 Char"/>
    <w:basedOn w:val="DefaultParagraphFont"/>
    <w:link w:val="Heading3"/>
    <w:uiPriority w:val="9"/>
    <w:rsid w:val="000D35E1"/>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06362"/>
  </w:style>
  <w:style w:type="paragraph" w:styleId="Footer">
    <w:name w:val="footer"/>
    <w:basedOn w:val="Normal"/>
    <w:link w:val="Foot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606362"/>
  </w:style>
  <w:style w:type="character" w:styleId="PageNumber">
    <w:name w:val="page number"/>
    <w:basedOn w:val="DefaultParagraphFont"/>
    <w:uiPriority w:val="99"/>
    <w:semiHidden/>
    <w:unhideWhenUsed/>
    <w:rsid w:val="00606362"/>
  </w:style>
  <w:style w:type="character" w:customStyle="1" w:styleId="citationref">
    <w:name w:val="citationref"/>
    <w:basedOn w:val="DefaultParagraphFont"/>
    <w:rsid w:val="00D05C27"/>
  </w:style>
  <w:style w:type="paragraph" w:styleId="NormalWeb">
    <w:name w:val="Normal (Web)"/>
    <w:basedOn w:val="Normal"/>
    <w:uiPriority w:val="99"/>
    <w:semiHidden/>
    <w:unhideWhenUsed/>
    <w:rsid w:val="002C7DE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7994">
      <w:bodyDiv w:val="1"/>
      <w:marLeft w:val="0"/>
      <w:marRight w:val="0"/>
      <w:marTop w:val="0"/>
      <w:marBottom w:val="0"/>
      <w:divBdr>
        <w:top w:val="none" w:sz="0" w:space="0" w:color="auto"/>
        <w:left w:val="none" w:sz="0" w:space="0" w:color="auto"/>
        <w:bottom w:val="none" w:sz="0" w:space="0" w:color="auto"/>
        <w:right w:val="none" w:sz="0" w:space="0" w:color="auto"/>
      </w:divBdr>
    </w:div>
    <w:div w:id="133373569">
      <w:bodyDiv w:val="1"/>
      <w:marLeft w:val="0"/>
      <w:marRight w:val="0"/>
      <w:marTop w:val="0"/>
      <w:marBottom w:val="0"/>
      <w:divBdr>
        <w:top w:val="none" w:sz="0" w:space="0" w:color="auto"/>
        <w:left w:val="none" w:sz="0" w:space="0" w:color="auto"/>
        <w:bottom w:val="none" w:sz="0" w:space="0" w:color="auto"/>
        <w:right w:val="none" w:sz="0" w:space="0" w:color="auto"/>
      </w:divBdr>
    </w:div>
    <w:div w:id="263735769">
      <w:bodyDiv w:val="1"/>
      <w:marLeft w:val="0"/>
      <w:marRight w:val="0"/>
      <w:marTop w:val="0"/>
      <w:marBottom w:val="0"/>
      <w:divBdr>
        <w:top w:val="none" w:sz="0" w:space="0" w:color="auto"/>
        <w:left w:val="none" w:sz="0" w:space="0" w:color="auto"/>
        <w:bottom w:val="none" w:sz="0" w:space="0" w:color="auto"/>
        <w:right w:val="none" w:sz="0" w:space="0" w:color="auto"/>
      </w:divBdr>
    </w:div>
    <w:div w:id="266811705">
      <w:bodyDiv w:val="1"/>
      <w:marLeft w:val="0"/>
      <w:marRight w:val="0"/>
      <w:marTop w:val="0"/>
      <w:marBottom w:val="0"/>
      <w:divBdr>
        <w:top w:val="none" w:sz="0" w:space="0" w:color="auto"/>
        <w:left w:val="none" w:sz="0" w:space="0" w:color="auto"/>
        <w:bottom w:val="none" w:sz="0" w:space="0" w:color="auto"/>
        <w:right w:val="none" w:sz="0" w:space="0" w:color="auto"/>
      </w:divBdr>
    </w:div>
    <w:div w:id="467284542">
      <w:bodyDiv w:val="1"/>
      <w:marLeft w:val="0"/>
      <w:marRight w:val="0"/>
      <w:marTop w:val="0"/>
      <w:marBottom w:val="0"/>
      <w:divBdr>
        <w:top w:val="none" w:sz="0" w:space="0" w:color="auto"/>
        <w:left w:val="none" w:sz="0" w:space="0" w:color="auto"/>
        <w:bottom w:val="none" w:sz="0" w:space="0" w:color="auto"/>
        <w:right w:val="none" w:sz="0" w:space="0" w:color="auto"/>
      </w:divBdr>
    </w:div>
    <w:div w:id="486828626">
      <w:bodyDiv w:val="1"/>
      <w:marLeft w:val="0"/>
      <w:marRight w:val="0"/>
      <w:marTop w:val="0"/>
      <w:marBottom w:val="0"/>
      <w:divBdr>
        <w:top w:val="none" w:sz="0" w:space="0" w:color="auto"/>
        <w:left w:val="none" w:sz="0" w:space="0" w:color="auto"/>
        <w:bottom w:val="none" w:sz="0" w:space="0" w:color="auto"/>
        <w:right w:val="none" w:sz="0" w:space="0" w:color="auto"/>
      </w:divBdr>
    </w:div>
    <w:div w:id="560992364">
      <w:bodyDiv w:val="1"/>
      <w:marLeft w:val="0"/>
      <w:marRight w:val="0"/>
      <w:marTop w:val="0"/>
      <w:marBottom w:val="0"/>
      <w:divBdr>
        <w:top w:val="none" w:sz="0" w:space="0" w:color="auto"/>
        <w:left w:val="none" w:sz="0" w:space="0" w:color="auto"/>
        <w:bottom w:val="none" w:sz="0" w:space="0" w:color="auto"/>
        <w:right w:val="none" w:sz="0" w:space="0" w:color="auto"/>
      </w:divBdr>
    </w:div>
    <w:div w:id="746805381">
      <w:bodyDiv w:val="1"/>
      <w:marLeft w:val="0"/>
      <w:marRight w:val="0"/>
      <w:marTop w:val="0"/>
      <w:marBottom w:val="0"/>
      <w:divBdr>
        <w:top w:val="none" w:sz="0" w:space="0" w:color="auto"/>
        <w:left w:val="none" w:sz="0" w:space="0" w:color="auto"/>
        <w:bottom w:val="none" w:sz="0" w:space="0" w:color="auto"/>
        <w:right w:val="none" w:sz="0" w:space="0" w:color="auto"/>
      </w:divBdr>
    </w:div>
    <w:div w:id="905798778">
      <w:bodyDiv w:val="1"/>
      <w:marLeft w:val="0"/>
      <w:marRight w:val="0"/>
      <w:marTop w:val="0"/>
      <w:marBottom w:val="0"/>
      <w:divBdr>
        <w:top w:val="none" w:sz="0" w:space="0" w:color="auto"/>
        <w:left w:val="none" w:sz="0" w:space="0" w:color="auto"/>
        <w:bottom w:val="none" w:sz="0" w:space="0" w:color="auto"/>
        <w:right w:val="none" w:sz="0" w:space="0" w:color="auto"/>
      </w:divBdr>
    </w:div>
    <w:div w:id="998575876">
      <w:bodyDiv w:val="1"/>
      <w:marLeft w:val="0"/>
      <w:marRight w:val="0"/>
      <w:marTop w:val="0"/>
      <w:marBottom w:val="0"/>
      <w:divBdr>
        <w:top w:val="none" w:sz="0" w:space="0" w:color="auto"/>
        <w:left w:val="none" w:sz="0" w:space="0" w:color="auto"/>
        <w:bottom w:val="none" w:sz="0" w:space="0" w:color="auto"/>
        <w:right w:val="none" w:sz="0" w:space="0" w:color="auto"/>
      </w:divBdr>
    </w:div>
    <w:div w:id="1019431645">
      <w:bodyDiv w:val="1"/>
      <w:marLeft w:val="0"/>
      <w:marRight w:val="0"/>
      <w:marTop w:val="0"/>
      <w:marBottom w:val="0"/>
      <w:divBdr>
        <w:top w:val="none" w:sz="0" w:space="0" w:color="auto"/>
        <w:left w:val="none" w:sz="0" w:space="0" w:color="auto"/>
        <w:bottom w:val="none" w:sz="0" w:space="0" w:color="auto"/>
        <w:right w:val="none" w:sz="0" w:space="0" w:color="auto"/>
      </w:divBdr>
    </w:div>
    <w:div w:id="1148865943">
      <w:bodyDiv w:val="1"/>
      <w:marLeft w:val="0"/>
      <w:marRight w:val="0"/>
      <w:marTop w:val="0"/>
      <w:marBottom w:val="0"/>
      <w:divBdr>
        <w:top w:val="none" w:sz="0" w:space="0" w:color="auto"/>
        <w:left w:val="none" w:sz="0" w:space="0" w:color="auto"/>
        <w:bottom w:val="none" w:sz="0" w:space="0" w:color="auto"/>
        <w:right w:val="none" w:sz="0" w:space="0" w:color="auto"/>
      </w:divBdr>
      <w:divsChild>
        <w:div w:id="1092046972">
          <w:marLeft w:val="0"/>
          <w:marRight w:val="0"/>
          <w:marTop w:val="0"/>
          <w:marBottom w:val="0"/>
          <w:divBdr>
            <w:top w:val="none" w:sz="0" w:space="0" w:color="auto"/>
            <w:left w:val="none" w:sz="0" w:space="0" w:color="auto"/>
            <w:bottom w:val="none" w:sz="0" w:space="0" w:color="auto"/>
            <w:right w:val="none" w:sz="0" w:space="0" w:color="auto"/>
          </w:divBdr>
        </w:div>
      </w:divsChild>
    </w:div>
    <w:div w:id="1266110837">
      <w:bodyDiv w:val="1"/>
      <w:marLeft w:val="0"/>
      <w:marRight w:val="0"/>
      <w:marTop w:val="0"/>
      <w:marBottom w:val="0"/>
      <w:divBdr>
        <w:top w:val="none" w:sz="0" w:space="0" w:color="auto"/>
        <w:left w:val="none" w:sz="0" w:space="0" w:color="auto"/>
        <w:bottom w:val="none" w:sz="0" w:space="0" w:color="auto"/>
        <w:right w:val="none" w:sz="0" w:space="0" w:color="auto"/>
      </w:divBdr>
    </w:div>
    <w:div w:id="1273394809">
      <w:bodyDiv w:val="1"/>
      <w:marLeft w:val="0"/>
      <w:marRight w:val="0"/>
      <w:marTop w:val="0"/>
      <w:marBottom w:val="0"/>
      <w:divBdr>
        <w:top w:val="none" w:sz="0" w:space="0" w:color="auto"/>
        <w:left w:val="none" w:sz="0" w:space="0" w:color="auto"/>
        <w:bottom w:val="none" w:sz="0" w:space="0" w:color="auto"/>
        <w:right w:val="none" w:sz="0" w:space="0" w:color="auto"/>
      </w:divBdr>
    </w:div>
    <w:div w:id="1315184812">
      <w:bodyDiv w:val="1"/>
      <w:marLeft w:val="0"/>
      <w:marRight w:val="0"/>
      <w:marTop w:val="0"/>
      <w:marBottom w:val="0"/>
      <w:divBdr>
        <w:top w:val="none" w:sz="0" w:space="0" w:color="auto"/>
        <w:left w:val="none" w:sz="0" w:space="0" w:color="auto"/>
        <w:bottom w:val="none" w:sz="0" w:space="0" w:color="auto"/>
        <w:right w:val="none" w:sz="0" w:space="0" w:color="auto"/>
      </w:divBdr>
    </w:div>
    <w:div w:id="1365717740">
      <w:bodyDiv w:val="1"/>
      <w:marLeft w:val="0"/>
      <w:marRight w:val="0"/>
      <w:marTop w:val="0"/>
      <w:marBottom w:val="0"/>
      <w:divBdr>
        <w:top w:val="none" w:sz="0" w:space="0" w:color="auto"/>
        <w:left w:val="none" w:sz="0" w:space="0" w:color="auto"/>
        <w:bottom w:val="none" w:sz="0" w:space="0" w:color="auto"/>
        <w:right w:val="none" w:sz="0" w:space="0" w:color="auto"/>
      </w:divBdr>
    </w:div>
    <w:div w:id="1390886477">
      <w:bodyDiv w:val="1"/>
      <w:marLeft w:val="0"/>
      <w:marRight w:val="0"/>
      <w:marTop w:val="0"/>
      <w:marBottom w:val="0"/>
      <w:divBdr>
        <w:top w:val="none" w:sz="0" w:space="0" w:color="auto"/>
        <w:left w:val="none" w:sz="0" w:space="0" w:color="auto"/>
        <w:bottom w:val="none" w:sz="0" w:space="0" w:color="auto"/>
        <w:right w:val="none" w:sz="0" w:space="0" w:color="auto"/>
      </w:divBdr>
    </w:div>
    <w:div w:id="1446073506">
      <w:bodyDiv w:val="1"/>
      <w:marLeft w:val="0"/>
      <w:marRight w:val="0"/>
      <w:marTop w:val="0"/>
      <w:marBottom w:val="0"/>
      <w:divBdr>
        <w:top w:val="none" w:sz="0" w:space="0" w:color="auto"/>
        <w:left w:val="none" w:sz="0" w:space="0" w:color="auto"/>
        <w:bottom w:val="none" w:sz="0" w:space="0" w:color="auto"/>
        <w:right w:val="none" w:sz="0" w:space="0" w:color="auto"/>
      </w:divBdr>
    </w:div>
    <w:div w:id="1744713902">
      <w:bodyDiv w:val="1"/>
      <w:marLeft w:val="0"/>
      <w:marRight w:val="0"/>
      <w:marTop w:val="0"/>
      <w:marBottom w:val="0"/>
      <w:divBdr>
        <w:top w:val="none" w:sz="0" w:space="0" w:color="auto"/>
        <w:left w:val="none" w:sz="0" w:space="0" w:color="auto"/>
        <w:bottom w:val="none" w:sz="0" w:space="0" w:color="auto"/>
        <w:right w:val="none" w:sz="0" w:space="0" w:color="auto"/>
      </w:divBdr>
    </w:div>
    <w:div w:id="1817914184">
      <w:bodyDiv w:val="1"/>
      <w:marLeft w:val="0"/>
      <w:marRight w:val="0"/>
      <w:marTop w:val="0"/>
      <w:marBottom w:val="0"/>
      <w:divBdr>
        <w:top w:val="none" w:sz="0" w:space="0" w:color="auto"/>
        <w:left w:val="none" w:sz="0" w:space="0" w:color="auto"/>
        <w:bottom w:val="none" w:sz="0" w:space="0" w:color="auto"/>
        <w:right w:val="none" w:sz="0" w:space="0" w:color="auto"/>
      </w:divBdr>
    </w:div>
    <w:div w:id="1833058761">
      <w:bodyDiv w:val="1"/>
      <w:marLeft w:val="0"/>
      <w:marRight w:val="0"/>
      <w:marTop w:val="0"/>
      <w:marBottom w:val="0"/>
      <w:divBdr>
        <w:top w:val="none" w:sz="0" w:space="0" w:color="auto"/>
        <w:left w:val="none" w:sz="0" w:space="0" w:color="auto"/>
        <w:bottom w:val="none" w:sz="0" w:space="0" w:color="auto"/>
        <w:right w:val="none" w:sz="0" w:space="0" w:color="auto"/>
      </w:divBdr>
    </w:div>
    <w:div w:id="1995445550">
      <w:bodyDiv w:val="1"/>
      <w:marLeft w:val="0"/>
      <w:marRight w:val="0"/>
      <w:marTop w:val="0"/>
      <w:marBottom w:val="0"/>
      <w:divBdr>
        <w:top w:val="none" w:sz="0" w:space="0" w:color="auto"/>
        <w:left w:val="none" w:sz="0" w:space="0" w:color="auto"/>
        <w:bottom w:val="none" w:sz="0" w:space="0" w:color="auto"/>
        <w:right w:val="none" w:sz="0" w:space="0" w:color="auto"/>
      </w:divBdr>
    </w:div>
    <w:div w:id="212403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B5908-B3E7-6D44-9248-8033048FE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9</Pages>
  <Words>5302</Words>
  <Characters>3022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3</cp:revision>
  <cp:lastPrinted>2019-09-25T21:27:00Z</cp:lastPrinted>
  <dcterms:created xsi:type="dcterms:W3CDTF">2019-11-25T18:38:00Z</dcterms:created>
  <dcterms:modified xsi:type="dcterms:W3CDTF">2019-11-25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f3eed-c8d0-3c2a-94d3-7d359d2150ac</vt:lpwstr>
  </property>
  <property fmtid="{D5CDD505-2E9C-101B-9397-08002B2CF9AE}" pid="24" name="Mendeley Citation Style_1">
    <vt:lpwstr>http://www.zotero.org/styles/american-medical-association</vt:lpwstr>
  </property>
</Properties>
</file>